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185B2725" w14:textId="77777777" w:rsidR="004F4ADC"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9172867" w:history="1">
            <w:r w:rsidR="004F4ADC" w:rsidRPr="005E0D93">
              <w:rPr>
                <w:rStyle w:val="Hipervnculo"/>
                <w:noProof/>
              </w:rPr>
              <w:t>Capítulo 1</w:t>
            </w:r>
            <w:r w:rsidR="004F4ADC">
              <w:rPr>
                <w:noProof/>
                <w:webHidden/>
              </w:rPr>
              <w:tab/>
            </w:r>
            <w:r w:rsidR="004F4ADC">
              <w:rPr>
                <w:noProof/>
                <w:webHidden/>
              </w:rPr>
              <w:fldChar w:fldCharType="begin"/>
            </w:r>
            <w:r w:rsidR="004F4ADC">
              <w:rPr>
                <w:noProof/>
                <w:webHidden/>
              </w:rPr>
              <w:instrText xml:space="preserve"> PAGEREF _Toc159172867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BF986E9" w14:textId="77777777" w:rsidR="004F4ADC" w:rsidRDefault="000F7FB1">
          <w:pPr>
            <w:pStyle w:val="TDC1"/>
            <w:tabs>
              <w:tab w:val="right" w:leader="dot" w:pos="8211"/>
            </w:tabs>
            <w:rPr>
              <w:rFonts w:asciiTheme="minorHAnsi" w:eastAsiaTheme="minorEastAsia" w:hAnsiTheme="minorHAnsi" w:cstheme="minorBidi"/>
              <w:noProof/>
              <w:sz w:val="22"/>
              <w:szCs w:val="22"/>
            </w:rPr>
          </w:pPr>
          <w:hyperlink w:anchor="_Toc159172868" w:history="1">
            <w:r w:rsidR="004F4ADC" w:rsidRPr="005E0D93">
              <w:rPr>
                <w:rStyle w:val="Hipervnculo"/>
                <w:noProof/>
              </w:rPr>
              <w:t>Introducción</w:t>
            </w:r>
            <w:r w:rsidR="004F4ADC">
              <w:rPr>
                <w:noProof/>
                <w:webHidden/>
              </w:rPr>
              <w:tab/>
            </w:r>
            <w:r w:rsidR="004F4ADC">
              <w:rPr>
                <w:noProof/>
                <w:webHidden/>
              </w:rPr>
              <w:fldChar w:fldCharType="begin"/>
            </w:r>
            <w:r w:rsidR="004F4ADC">
              <w:rPr>
                <w:noProof/>
                <w:webHidden/>
              </w:rPr>
              <w:instrText xml:space="preserve"> PAGEREF _Toc159172868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2EB99BFF"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69" w:history="1">
            <w:r w:rsidR="004F4ADC" w:rsidRPr="005E0D93">
              <w:rPr>
                <w:rStyle w:val="Hipervnculo"/>
                <w:noProof/>
              </w:rPr>
              <w:t>1.1.</w:t>
            </w:r>
            <w:r w:rsidR="004F4ADC">
              <w:rPr>
                <w:rFonts w:asciiTheme="minorHAnsi" w:eastAsiaTheme="minorEastAsia" w:hAnsiTheme="minorHAnsi" w:cstheme="minorBidi"/>
                <w:noProof/>
                <w:sz w:val="22"/>
                <w:szCs w:val="22"/>
              </w:rPr>
              <w:tab/>
            </w:r>
            <w:r w:rsidR="004F4ADC" w:rsidRPr="005E0D93">
              <w:rPr>
                <w:rStyle w:val="Hipervnculo"/>
                <w:noProof/>
              </w:rPr>
              <w:t>Motivación</w:t>
            </w:r>
            <w:r w:rsidR="004F4ADC">
              <w:rPr>
                <w:noProof/>
                <w:webHidden/>
              </w:rPr>
              <w:tab/>
            </w:r>
            <w:r w:rsidR="004F4ADC">
              <w:rPr>
                <w:noProof/>
                <w:webHidden/>
              </w:rPr>
              <w:fldChar w:fldCharType="begin"/>
            </w:r>
            <w:r w:rsidR="004F4ADC">
              <w:rPr>
                <w:noProof/>
                <w:webHidden/>
              </w:rPr>
              <w:instrText xml:space="preserve"> PAGEREF _Toc159172869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21A24926"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70" w:history="1">
            <w:r w:rsidR="004F4ADC" w:rsidRPr="005E0D93">
              <w:rPr>
                <w:rStyle w:val="Hipervnculo"/>
                <w:noProof/>
              </w:rPr>
              <w:t>1.2.</w:t>
            </w:r>
            <w:r w:rsidR="004F4ADC">
              <w:rPr>
                <w:rFonts w:asciiTheme="minorHAnsi" w:eastAsiaTheme="minorEastAsia" w:hAnsiTheme="minorHAnsi" w:cstheme="minorBidi"/>
                <w:noProof/>
                <w:sz w:val="22"/>
                <w:szCs w:val="22"/>
              </w:rPr>
              <w:tab/>
            </w:r>
            <w:r w:rsidR="004F4ADC" w:rsidRPr="005E0D93">
              <w:rPr>
                <w:rStyle w:val="Hipervnculo"/>
                <w:noProof/>
              </w:rPr>
              <w:t>Objetivos</w:t>
            </w:r>
            <w:r w:rsidR="004F4ADC">
              <w:rPr>
                <w:noProof/>
                <w:webHidden/>
              </w:rPr>
              <w:tab/>
            </w:r>
            <w:r w:rsidR="004F4ADC">
              <w:rPr>
                <w:noProof/>
                <w:webHidden/>
              </w:rPr>
              <w:fldChar w:fldCharType="begin"/>
            </w:r>
            <w:r w:rsidR="004F4ADC">
              <w:rPr>
                <w:noProof/>
                <w:webHidden/>
              </w:rPr>
              <w:instrText xml:space="preserve"> PAGEREF _Toc159172870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69DD0387"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71" w:history="1">
            <w:r w:rsidR="004F4ADC" w:rsidRPr="005E0D93">
              <w:rPr>
                <w:rStyle w:val="Hipervnculo"/>
                <w:noProof/>
              </w:rPr>
              <w:t>1.2.1.</w:t>
            </w:r>
            <w:r w:rsidR="004F4ADC">
              <w:rPr>
                <w:rFonts w:asciiTheme="minorHAnsi" w:eastAsiaTheme="minorEastAsia" w:hAnsiTheme="minorHAnsi" w:cstheme="minorBidi"/>
                <w:noProof/>
                <w:sz w:val="22"/>
                <w:szCs w:val="22"/>
              </w:rPr>
              <w:tab/>
            </w:r>
            <w:r w:rsidR="004F4ADC" w:rsidRPr="005E0D93">
              <w:rPr>
                <w:rStyle w:val="Hipervnculo"/>
                <w:noProof/>
              </w:rPr>
              <w:t>Objetivo General:</w:t>
            </w:r>
            <w:r w:rsidR="004F4ADC">
              <w:rPr>
                <w:noProof/>
                <w:webHidden/>
              </w:rPr>
              <w:tab/>
            </w:r>
            <w:r w:rsidR="004F4ADC">
              <w:rPr>
                <w:noProof/>
                <w:webHidden/>
              </w:rPr>
              <w:fldChar w:fldCharType="begin"/>
            </w:r>
            <w:r w:rsidR="004F4ADC">
              <w:rPr>
                <w:noProof/>
                <w:webHidden/>
              </w:rPr>
              <w:instrText xml:space="preserve"> PAGEREF _Toc159172871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5EDD523E"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72" w:history="1">
            <w:r w:rsidR="004F4ADC" w:rsidRPr="005E0D93">
              <w:rPr>
                <w:rStyle w:val="Hipervnculo"/>
                <w:noProof/>
              </w:rPr>
              <w:t>1.2.2.</w:t>
            </w:r>
            <w:r w:rsidR="004F4ADC">
              <w:rPr>
                <w:rFonts w:asciiTheme="minorHAnsi" w:eastAsiaTheme="minorEastAsia" w:hAnsiTheme="minorHAnsi" w:cstheme="minorBidi"/>
                <w:noProof/>
                <w:sz w:val="22"/>
                <w:szCs w:val="22"/>
              </w:rPr>
              <w:tab/>
            </w:r>
            <w:r w:rsidR="004F4ADC" w:rsidRPr="005E0D93">
              <w:rPr>
                <w:rStyle w:val="Hipervnculo"/>
                <w:noProof/>
              </w:rPr>
              <w:t>Objetivos Específicos:</w:t>
            </w:r>
            <w:r w:rsidR="004F4ADC">
              <w:rPr>
                <w:noProof/>
                <w:webHidden/>
              </w:rPr>
              <w:tab/>
            </w:r>
            <w:r w:rsidR="004F4ADC">
              <w:rPr>
                <w:noProof/>
                <w:webHidden/>
              </w:rPr>
              <w:fldChar w:fldCharType="begin"/>
            </w:r>
            <w:r w:rsidR="004F4ADC">
              <w:rPr>
                <w:noProof/>
                <w:webHidden/>
              </w:rPr>
              <w:instrText xml:space="preserve"> PAGEREF _Toc159172872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6BA90C8E"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73" w:history="1">
            <w:r w:rsidR="004F4ADC" w:rsidRPr="005E0D93">
              <w:rPr>
                <w:rStyle w:val="Hipervnculo"/>
                <w:noProof/>
              </w:rPr>
              <w:t>1.3.</w:t>
            </w:r>
            <w:r w:rsidR="004F4ADC">
              <w:rPr>
                <w:rFonts w:asciiTheme="minorHAnsi" w:eastAsiaTheme="minorEastAsia" w:hAnsiTheme="minorHAnsi" w:cstheme="minorBidi"/>
                <w:noProof/>
                <w:sz w:val="22"/>
                <w:szCs w:val="22"/>
              </w:rPr>
              <w:tab/>
            </w:r>
            <w:r w:rsidR="004F4ADC" w:rsidRPr="005E0D93">
              <w:rPr>
                <w:rStyle w:val="Hipervnculo"/>
                <w:noProof/>
              </w:rPr>
              <w:t>Estructura del documento</w:t>
            </w:r>
            <w:r w:rsidR="004F4ADC">
              <w:rPr>
                <w:noProof/>
                <w:webHidden/>
              </w:rPr>
              <w:tab/>
            </w:r>
            <w:r w:rsidR="004F4ADC">
              <w:rPr>
                <w:noProof/>
                <w:webHidden/>
              </w:rPr>
              <w:fldChar w:fldCharType="begin"/>
            </w:r>
            <w:r w:rsidR="004F4ADC">
              <w:rPr>
                <w:noProof/>
                <w:webHidden/>
              </w:rPr>
              <w:instrText xml:space="preserve"> PAGEREF _Toc159172873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4F53A357" w14:textId="77777777" w:rsidR="004F4ADC" w:rsidRDefault="000F7FB1">
          <w:pPr>
            <w:pStyle w:val="TDC1"/>
            <w:tabs>
              <w:tab w:val="right" w:leader="dot" w:pos="8211"/>
            </w:tabs>
            <w:rPr>
              <w:rFonts w:asciiTheme="minorHAnsi" w:eastAsiaTheme="minorEastAsia" w:hAnsiTheme="minorHAnsi" w:cstheme="minorBidi"/>
              <w:noProof/>
              <w:sz w:val="22"/>
              <w:szCs w:val="22"/>
            </w:rPr>
          </w:pPr>
          <w:hyperlink w:anchor="_Toc159172874" w:history="1">
            <w:r w:rsidR="004F4ADC" w:rsidRPr="005E0D93">
              <w:rPr>
                <w:rStyle w:val="Hipervnculo"/>
                <w:noProof/>
              </w:rPr>
              <w:t>Capítulo 2</w:t>
            </w:r>
            <w:r w:rsidR="004F4ADC">
              <w:rPr>
                <w:noProof/>
                <w:webHidden/>
              </w:rPr>
              <w:tab/>
            </w:r>
            <w:r w:rsidR="004F4ADC">
              <w:rPr>
                <w:noProof/>
                <w:webHidden/>
              </w:rPr>
              <w:fldChar w:fldCharType="begin"/>
            </w:r>
            <w:r w:rsidR="004F4ADC">
              <w:rPr>
                <w:noProof/>
                <w:webHidden/>
              </w:rPr>
              <w:instrText xml:space="preserve"> PAGEREF _Toc159172874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56AE0EE8" w14:textId="77777777" w:rsidR="004F4ADC" w:rsidRDefault="000F7FB1">
          <w:pPr>
            <w:pStyle w:val="TDC1"/>
            <w:tabs>
              <w:tab w:val="right" w:leader="dot" w:pos="8211"/>
            </w:tabs>
            <w:rPr>
              <w:rFonts w:asciiTheme="minorHAnsi" w:eastAsiaTheme="minorEastAsia" w:hAnsiTheme="minorHAnsi" w:cstheme="minorBidi"/>
              <w:noProof/>
              <w:sz w:val="22"/>
              <w:szCs w:val="22"/>
            </w:rPr>
          </w:pPr>
          <w:hyperlink w:anchor="_Toc159172875" w:history="1">
            <w:r w:rsidR="004F4ADC" w:rsidRPr="005E0D93">
              <w:rPr>
                <w:rStyle w:val="Hipervnculo"/>
                <w:noProof/>
              </w:rPr>
              <w:t>Marco Teórico</w:t>
            </w:r>
            <w:r w:rsidR="004F4ADC">
              <w:rPr>
                <w:noProof/>
                <w:webHidden/>
              </w:rPr>
              <w:tab/>
            </w:r>
            <w:r w:rsidR="004F4ADC">
              <w:rPr>
                <w:noProof/>
                <w:webHidden/>
              </w:rPr>
              <w:fldChar w:fldCharType="begin"/>
            </w:r>
            <w:r w:rsidR="004F4ADC">
              <w:rPr>
                <w:noProof/>
                <w:webHidden/>
              </w:rPr>
              <w:instrText xml:space="preserve"> PAGEREF _Toc159172875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6E7EAD00"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76" w:history="1">
            <w:r w:rsidR="004F4ADC" w:rsidRPr="005E0D93">
              <w:rPr>
                <w:rStyle w:val="Hipervnculo"/>
                <w:noProof/>
              </w:rPr>
              <w:t>2.1.</w:t>
            </w:r>
            <w:r w:rsidR="004F4ADC">
              <w:rPr>
                <w:rFonts w:asciiTheme="minorHAnsi" w:eastAsiaTheme="minorEastAsia" w:hAnsiTheme="minorHAnsi" w:cstheme="minorBidi"/>
                <w:noProof/>
                <w:sz w:val="22"/>
                <w:szCs w:val="22"/>
              </w:rPr>
              <w:tab/>
            </w:r>
            <w:r w:rsidR="004F4ADC" w:rsidRPr="005E0D93">
              <w:rPr>
                <w:rStyle w:val="Hipervnculo"/>
                <w:noProof/>
              </w:rPr>
              <w:t>Tráfico web</w:t>
            </w:r>
            <w:r w:rsidR="004F4ADC">
              <w:rPr>
                <w:noProof/>
                <w:webHidden/>
              </w:rPr>
              <w:tab/>
            </w:r>
            <w:r w:rsidR="004F4ADC">
              <w:rPr>
                <w:noProof/>
                <w:webHidden/>
              </w:rPr>
              <w:fldChar w:fldCharType="begin"/>
            </w:r>
            <w:r w:rsidR="004F4ADC">
              <w:rPr>
                <w:noProof/>
                <w:webHidden/>
              </w:rPr>
              <w:instrText xml:space="preserve"> PAGEREF _Toc159172876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0CBFC739"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77" w:history="1">
            <w:r w:rsidR="004F4ADC" w:rsidRPr="005E0D93">
              <w:rPr>
                <w:rStyle w:val="Hipervnculo"/>
                <w:noProof/>
              </w:rPr>
              <w:t>2.2.</w:t>
            </w:r>
            <w:r w:rsidR="004F4ADC">
              <w:rPr>
                <w:rFonts w:asciiTheme="minorHAnsi" w:eastAsiaTheme="minorEastAsia" w:hAnsiTheme="minorHAnsi" w:cstheme="minorBidi"/>
                <w:noProof/>
                <w:sz w:val="22"/>
                <w:szCs w:val="22"/>
              </w:rPr>
              <w:tab/>
            </w:r>
            <w:r w:rsidR="004F4ADC" w:rsidRPr="005E0D93">
              <w:rPr>
                <w:rStyle w:val="Hipervnculo"/>
                <w:noProof/>
              </w:rPr>
              <w:t>Series de tiempo</w:t>
            </w:r>
            <w:r w:rsidR="004F4ADC">
              <w:rPr>
                <w:noProof/>
                <w:webHidden/>
              </w:rPr>
              <w:tab/>
            </w:r>
            <w:r w:rsidR="004F4ADC">
              <w:rPr>
                <w:noProof/>
                <w:webHidden/>
              </w:rPr>
              <w:fldChar w:fldCharType="begin"/>
            </w:r>
            <w:r w:rsidR="004F4ADC">
              <w:rPr>
                <w:noProof/>
                <w:webHidden/>
              </w:rPr>
              <w:instrText xml:space="preserve"> PAGEREF _Toc159172877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344A90AD"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78" w:history="1">
            <w:r w:rsidR="004F4ADC" w:rsidRPr="005E0D93">
              <w:rPr>
                <w:rStyle w:val="Hipervnculo"/>
                <w:noProof/>
              </w:rPr>
              <w:t>2.1.</w:t>
            </w:r>
            <w:r w:rsidR="004F4ADC">
              <w:rPr>
                <w:rFonts w:asciiTheme="minorHAnsi" w:eastAsiaTheme="minorEastAsia" w:hAnsiTheme="minorHAnsi" w:cstheme="minorBidi"/>
                <w:noProof/>
                <w:sz w:val="22"/>
                <w:szCs w:val="22"/>
              </w:rPr>
              <w:tab/>
            </w:r>
            <w:r w:rsidR="004F4ADC" w:rsidRPr="005E0D93">
              <w:rPr>
                <w:rStyle w:val="Hipervnculo"/>
                <w:noProof/>
              </w:rPr>
              <w:t>Pronóstico de  series de tiempo de tráfico web</w:t>
            </w:r>
            <w:r w:rsidR="004F4ADC">
              <w:rPr>
                <w:noProof/>
                <w:webHidden/>
              </w:rPr>
              <w:tab/>
            </w:r>
            <w:r w:rsidR="004F4ADC">
              <w:rPr>
                <w:noProof/>
                <w:webHidden/>
              </w:rPr>
              <w:fldChar w:fldCharType="begin"/>
            </w:r>
            <w:r w:rsidR="004F4ADC">
              <w:rPr>
                <w:noProof/>
                <w:webHidden/>
              </w:rPr>
              <w:instrText xml:space="preserve"> PAGEREF _Toc159172878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2B9D14D1"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79" w:history="1">
            <w:r w:rsidR="004F4ADC" w:rsidRPr="005E0D93">
              <w:rPr>
                <w:rStyle w:val="Hipervnculo"/>
                <w:noProof/>
              </w:rPr>
              <w:t>2.2.</w:t>
            </w:r>
            <w:r w:rsidR="004F4ADC">
              <w:rPr>
                <w:rFonts w:asciiTheme="minorHAnsi" w:eastAsiaTheme="minorEastAsia" w:hAnsiTheme="minorHAnsi" w:cstheme="minorBidi"/>
                <w:noProof/>
                <w:sz w:val="22"/>
                <w:szCs w:val="22"/>
              </w:rPr>
              <w:tab/>
            </w:r>
            <w:r w:rsidR="004F4ADC" w:rsidRPr="005E0D93">
              <w:rPr>
                <w:rStyle w:val="Hipervnculo"/>
                <w:noProof/>
              </w:rPr>
              <w:t>Evaluación de desempeño de los modelos predictivos</w:t>
            </w:r>
            <w:r w:rsidR="004F4ADC">
              <w:rPr>
                <w:noProof/>
                <w:webHidden/>
              </w:rPr>
              <w:tab/>
            </w:r>
            <w:r w:rsidR="004F4ADC">
              <w:rPr>
                <w:noProof/>
                <w:webHidden/>
              </w:rPr>
              <w:fldChar w:fldCharType="begin"/>
            </w:r>
            <w:r w:rsidR="004F4ADC">
              <w:rPr>
                <w:noProof/>
                <w:webHidden/>
              </w:rPr>
              <w:instrText xml:space="preserve"> PAGEREF _Toc159172879 \h </w:instrText>
            </w:r>
            <w:r w:rsidR="004F4ADC">
              <w:rPr>
                <w:noProof/>
                <w:webHidden/>
              </w:rPr>
            </w:r>
            <w:r w:rsidR="004F4ADC">
              <w:rPr>
                <w:noProof/>
                <w:webHidden/>
              </w:rPr>
              <w:fldChar w:fldCharType="separate"/>
            </w:r>
            <w:r w:rsidR="004F4ADC">
              <w:rPr>
                <w:noProof/>
                <w:webHidden/>
              </w:rPr>
              <w:t>5</w:t>
            </w:r>
            <w:r w:rsidR="004F4ADC">
              <w:rPr>
                <w:noProof/>
                <w:webHidden/>
              </w:rPr>
              <w:fldChar w:fldCharType="end"/>
            </w:r>
          </w:hyperlink>
        </w:p>
        <w:p w14:paraId="443452D8" w14:textId="77777777" w:rsidR="004F4ADC" w:rsidRDefault="000F7FB1">
          <w:pPr>
            <w:pStyle w:val="TDC1"/>
            <w:tabs>
              <w:tab w:val="right" w:leader="dot" w:pos="8211"/>
            </w:tabs>
            <w:rPr>
              <w:rFonts w:asciiTheme="minorHAnsi" w:eastAsiaTheme="minorEastAsia" w:hAnsiTheme="minorHAnsi" w:cstheme="minorBidi"/>
              <w:noProof/>
              <w:sz w:val="22"/>
              <w:szCs w:val="22"/>
            </w:rPr>
          </w:pPr>
          <w:hyperlink w:anchor="_Toc159172880" w:history="1">
            <w:r w:rsidR="004F4ADC" w:rsidRPr="005E0D93">
              <w:rPr>
                <w:rStyle w:val="Hipervnculo"/>
                <w:noProof/>
              </w:rPr>
              <w:t>Capítulo 3</w:t>
            </w:r>
            <w:r w:rsidR="004F4ADC">
              <w:rPr>
                <w:noProof/>
                <w:webHidden/>
              </w:rPr>
              <w:tab/>
            </w:r>
            <w:r w:rsidR="004F4ADC">
              <w:rPr>
                <w:noProof/>
                <w:webHidden/>
              </w:rPr>
              <w:fldChar w:fldCharType="begin"/>
            </w:r>
            <w:r w:rsidR="004F4ADC">
              <w:rPr>
                <w:noProof/>
                <w:webHidden/>
              </w:rPr>
              <w:instrText xml:space="preserve"> PAGEREF _Toc159172880 \h </w:instrText>
            </w:r>
            <w:r w:rsidR="004F4ADC">
              <w:rPr>
                <w:noProof/>
                <w:webHidden/>
              </w:rPr>
            </w:r>
            <w:r w:rsidR="004F4ADC">
              <w:rPr>
                <w:noProof/>
                <w:webHidden/>
              </w:rPr>
              <w:fldChar w:fldCharType="separate"/>
            </w:r>
            <w:r w:rsidR="004F4ADC">
              <w:rPr>
                <w:noProof/>
                <w:webHidden/>
              </w:rPr>
              <w:t>6</w:t>
            </w:r>
            <w:r w:rsidR="004F4ADC">
              <w:rPr>
                <w:noProof/>
                <w:webHidden/>
              </w:rPr>
              <w:fldChar w:fldCharType="end"/>
            </w:r>
          </w:hyperlink>
        </w:p>
        <w:p w14:paraId="265AF5CC" w14:textId="77777777" w:rsidR="004F4ADC" w:rsidRDefault="000F7FB1">
          <w:pPr>
            <w:pStyle w:val="TDC1"/>
            <w:tabs>
              <w:tab w:val="right" w:leader="dot" w:pos="8211"/>
            </w:tabs>
            <w:rPr>
              <w:rFonts w:asciiTheme="minorHAnsi" w:eastAsiaTheme="minorEastAsia" w:hAnsiTheme="minorHAnsi" w:cstheme="minorBidi"/>
              <w:noProof/>
              <w:sz w:val="22"/>
              <w:szCs w:val="22"/>
            </w:rPr>
          </w:pPr>
          <w:hyperlink w:anchor="_Toc159172881" w:history="1">
            <w:r w:rsidR="004F4ADC" w:rsidRPr="005E0D93">
              <w:rPr>
                <w:rStyle w:val="Hipervnculo"/>
                <w:noProof/>
              </w:rPr>
              <w:t>Descripción del problema</w:t>
            </w:r>
            <w:r w:rsidR="004F4ADC">
              <w:rPr>
                <w:noProof/>
                <w:webHidden/>
              </w:rPr>
              <w:tab/>
            </w:r>
            <w:r w:rsidR="004F4ADC">
              <w:rPr>
                <w:noProof/>
                <w:webHidden/>
              </w:rPr>
              <w:fldChar w:fldCharType="begin"/>
            </w:r>
            <w:r w:rsidR="004F4ADC">
              <w:rPr>
                <w:noProof/>
                <w:webHidden/>
              </w:rPr>
              <w:instrText xml:space="preserve"> PAGEREF _Toc159172881 \h </w:instrText>
            </w:r>
            <w:r w:rsidR="004F4ADC">
              <w:rPr>
                <w:noProof/>
                <w:webHidden/>
              </w:rPr>
            </w:r>
            <w:r w:rsidR="004F4ADC">
              <w:rPr>
                <w:noProof/>
                <w:webHidden/>
              </w:rPr>
              <w:fldChar w:fldCharType="separate"/>
            </w:r>
            <w:r w:rsidR="004F4ADC">
              <w:rPr>
                <w:noProof/>
                <w:webHidden/>
              </w:rPr>
              <w:t>6</w:t>
            </w:r>
            <w:r w:rsidR="004F4ADC">
              <w:rPr>
                <w:noProof/>
                <w:webHidden/>
              </w:rPr>
              <w:fldChar w:fldCharType="end"/>
            </w:r>
          </w:hyperlink>
        </w:p>
        <w:p w14:paraId="0A9457F9"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82" w:history="1">
            <w:r w:rsidR="004F4ADC" w:rsidRPr="005E0D93">
              <w:rPr>
                <w:rStyle w:val="Hipervnculo"/>
                <w:bCs/>
                <w:iCs/>
                <w:noProof/>
              </w:rPr>
              <w:t>3.1</w:t>
            </w:r>
            <w:r w:rsidR="004F4ADC">
              <w:rPr>
                <w:rFonts w:asciiTheme="minorHAnsi" w:eastAsiaTheme="minorEastAsia" w:hAnsiTheme="minorHAnsi" w:cstheme="minorBidi"/>
                <w:noProof/>
                <w:sz w:val="22"/>
                <w:szCs w:val="22"/>
              </w:rPr>
              <w:tab/>
            </w:r>
            <w:r w:rsidR="004F4ADC" w:rsidRPr="005E0D93">
              <w:rPr>
                <w:rStyle w:val="Hipervnculo"/>
                <w:bCs/>
                <w:iCs/>
                <w:noProof/>
              </w:rPr>
              <w:t>El problema</w:t>
            </w:r>
            <w:r w:rsidR="004F4ADC">
              <w:rPr>
                <w:noProof/>
                <w:webHidden/>
              </w:rPr>
              <w:tab/>
            </w:r>
            <w:r w:rsidR="004F4ADC">
              <w:rPr>
                <w:noProof/>
                <w:webHidden/>
              </w:rPr>
              <w:fldChar w:fldCharType="begin"/>
            </w:r>
            <w:r w:rsidR="004F4ADC">
              <w:rPr>
                <w:noProof/>
                <w:webHidden/>
              </w:rPr>
              <w:instrText xml:space="preserve"> PAGEREF _Toc159172882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77FF9C28"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83" w:history="1">
            <w:r w:rsidR="004F4ADC" w:rsidRPr="005E0D93">
              <w:rPr>
                <w:rStyle w:val="Hipervnculo"/>
                <w:noProof/>
              </w:rPr>
              <w:t>3.2</w:t>
            </w:r>
            <w:r w:rsidR="004F4ADC">
              <w:rPr>
                <w:rFonts w:asciiTheme="minorHAnsi" w:eastAsiaTheme="minorEastAsia" w:hAnsiTheme="minorHAnsi" w:cstheme="minorBidi"/>
                <w:noProof/>
                <w:sz w:val="22"/>
                <w:szCs w:val="22"/>
              </w:rPr>
              <w:tab/>
            </w:r>
            <w:r w:rsidR="004F4ADC" w:rsidRPr="005E0D93">
              <w:rPr>
                <w:rStyle w:val="Hipervnculo"/>
                <w:noProof/>
              </w:rPr>
              <w:t>Estructura Organizacional</w:t>
            </w:r>
            <w:r w:rsidR="004F4ADC">
              <w:rPr>
                <w:noProof/>
                <w:webHidden/>
              </w:rPr>
              <w:tab/>
            </w:r>
            <w:r w:rsidR="004F4ADC">
              <w:rPr>
                <w:noProof/>
                <w:webHidden/>
              </w:rPr>
              <w:fldChar w:fldCharType="begin"/>
            </w:r>
            <w:r w:rsidR="004F4ADC">
              <w:rPr>
                <w:noProof/>
                <w:webHidden/>
              </w:rPr>
              <w:instrText xml:space="preserve"> PAGEREF _Toc159172883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2416AD48"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84" w:history="1">
            <w:r w:rsidR="004F4ADC" w:rsidRPr="005E0D93">
              <w:rPr>
                <w:rStyle w:val="Hipervnculo"/>
                <w:noProof/>
              </w:rPr>
              <w:t>3.3</w:t>
            </w:r>
            <w:r w:rsidR="004F4ADC">
              <w:rPr>
                <w:rFonts w:asciiTheme="minorHAnsi" w:eastAsiaTheme="minorEastAsia" w:hAnsiTheme="minorHAnsi" w:cstheme="minorBidi"/>
                <w:noProof/>
                <w:sz w:val="22"/>
                <w:szCs w:val="22"/>
              </w:rPr>
              <w:tab/>
            </w:r>
            <w:r w:rsidR="004F4ADC" w:rsidRPr="005E0D93">
              <w:rPr>
                <w:rStyle w:val="Hipervnculo"/>
                <w:noProof/>
              </w:rPr>
              <w:t>Organigrama (</w:t>
            </w:r>
            <w:r w:rsidR="004F4ADC" w:rsidRPr="005E0D93">
              <w:rPr>
                <w:rStyle w:val="Hipervnculo"/>
                <w:noProof/>
                <w:highlight w:val="yellow"/>
              </w:rPr>
              <w:t>checar</w:t>
            </w:r>
            <w:r w:rsidR="004F4ADC" w:rsidRPr="005E0D93">
              <w:rPr>
                <w:rStyle w:val="Hipervnculo"/>
                <w:noProof/>
              </w:rPr>
              <w:t>)</w:t>
            </w:r>
            <w:r w:rsidR="004F4ADC">
              <w:rPr>
                <w:noProof/>
                <w:webHidden/>
              </w:rPr>
              <w:tab/>
            </w:r>
            <w:r w:rsidR="004F4ADC">
              <w:rPr>
                <w:noProof/>
                <w:webHidden/>
              </w:rPr>
              <w:fldChar w:fldCharType="begin"/>
            </w:r>
            <w:r w:rsidR="004F4ADC">
              <w:rPr>
                <w:noProof/>
                <w:webHidden/>
              </w:rPr>
              <w:instrText xml:space="preserve"> PAGEREF _Toc159172884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15027BA6" w14:textId="77777777" w:rsidR="004F4ADC" w:rsidRDefault="000F7FB1">
          <w:pPr>
            <w:pStyle w:val="TDC1"/>
            <w:tabs>
              <w:tab w:val="right" w:leader="dot" w:pos="8211"/>
            </w:tabs>
            <w:rPr>
              <w:rFonts w:asciiTheme="minorHAnsi" w:eastAsiaTheme="minorEastAsia" w:hAnsiTheme="minorHAnsi" w:cstheme="minorBidi"/>
              <w:noProof/>
              <w:sz w:val="22"/>
              <w:szCs w:val="22"/>
            </w:rPr>
          </w:pPr>
          <w:hyperlink w:anchor="_Toc159172885" w:history="1">
            <w:r w:rsidR="004F4ADC" w:rsidRPr="005E0D93">
              <w:rPr>
                <w:rStyle w:val="Hipervnculo"/>
                <w:noProof/>
              </w:rPr>
              <w:t>Capítulo 4</w:t>
            </w:r>
            <w:r w:rsidR="004F4ADC">
              <w:rPr>
                <w:noProof/>
                <w:webHidden/>
              </w:rPr>
              <w:tab/>
            </w:r>
            <w:r w:rsidR="004F4ADC">
              <w:rPr>
                <w:noProof/>
                <w:webHidden/>
              </w:rPr>
              <w:fldChar w:fldCharType="begin"/>
            </w:r>
            <w:r w:rsidR="004F4ADC">
              <w:rPr>
                <w:noProof/>
                <w:webHidden/>
              </w:rPr>
              <w:instrText xml:space="preserve"> PAGEREF _Toc159172885 \h </w:instrText>
            </w:r>
            <w:r w:rsidR="004F4ADC">
              <w:rPr>
                <w:noProof/>
                <w:webHidden/>
              </w:rPr>
            </w:r>
            <w:r w:rsidR="004F4ADC">
              <w:rPr>
                <w:noProof/>
                <w:webHidden/>
              </w:rPr>
              <w:fldChar w:fldCharType="separate"/>
            </w:r>
            <w:r w:rsidR="004F4ADC">
              <w:rPr>
                <w:noProof/>
                <w:webHidden/>
              </w:rPr>
              <w:t>9</w:t>
            </w:r>
            <w:r w:rsidR="004F4ADC">
              <w:rPr>
                <w:noProof/>
                <w:webHidden/>
              </w:rPr>
              <w:fldChar w:fldCharType="end"/>
            </w:r>
          </w:hyperlink>
        </w:p>
        <w:p w14:paraId="1B4E56A4" w14:textId="77777777" w:rsidR="004F4ADC" w:rsidRDefault="000F7FB1">
          <w:pPr>
            <w:pStyle w:val="TDC1"/>
            <w:tabs>
              <w:tab w:val="right" w:leader="dot" w:pos="8211"/>
            </w:tabs>
            <w:rPr>
              <w:rFonts w:asciiTheme="minorHAnsi" w:eastAsiaTheme="minorEastAsia" w:hAnsiTheme="minorHAnsi" w:cstheme="minorBidi"/>
              <w:noProof/>
              <w:sz w:val="22"/>
              <w:szCs w:val="22"/>
            </w:rPr>
          </w:pPr>
          <w:hyperlink w:anchor="_Toc159172886" w:history="1">
            <w:r w:rsidR="004F4ADC" w:rsidRPr="005E0D93">
              <w:rPr>
                <w:rStyle w:val="Hipervnculo"/>
                <w:noProof/>
              </w:rPr>
              <w:t>Solución Propuesta</w:t>
            </w:r>
            <w:r w:rsidR="004F4ADC">
              <w:rPr>
                <w:noProof/>
                <w:webHidden/>
              </w:rPr>
              <w:tab/>
            </w:r>
            <w:r w:rsidR="004F4ADC">
              <w:rPr>
                <w:noProof/>
                <w:webHidden/>
              </w:rPr>
              <w:fldChar w:fldCharType="begin"/>
            </w:r>
            <w:r w:rsidR="004F4ADC">
              <w:rPr>
                <w:noProof/>
                <w:webHidden/>
              </w:rPr>
              <w:instrText xml:space="preserve"> PAGEREF _Toc159172886 \h </w:instrText>
            </w:r>
            <w:r w:rsidR="004F4ADC">
              <w:rPr>
                <w:noProof/>
                <w:webHidden/>
              </w:rPr>
            </w:r>
            <w:r w:rsidR="004F4ADC">
              <w:rPr>
                <w:noProof/>
                <w:webHidden/>
              </w:rPr>
              <w:fldChar w:fldCharType="separate"/>
            </w:r>
            <w:r w:rsidR="004F4ADC">
              <w:rPr>
                <w:noProof/>
                <w:webHidden/>
              </w:rPr>
              <w:t>9</w:t>
            </w:r>
            <w:r w:rsidR="004F4ADC">
              <w:rPr>
                <w:noProof/>
                <w:webHidden/>
              </w:rPr>
              <w:fldChar w:fldCharType="end"/>
            </w:r>
          </w:hyperlink>
        </w:p>
        <w:p w14:paraId="275E820F"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87" w:history="1">
            <w:r w:rsidR="004F4ADC" w:rsidRPr="005E0D93">
              <w:rPr>
                <w:rStyle w:val="Hipervnculo"/>
                <w:noProof/>
              </w:rPr>
              <w:t>4.1</w:t>
            </w:r>
            <w:r w:rsidR="004F4ADC">
              <w:rPr>
                <w:rFonts w:asciiTheme="minorHAnsi" w:eastAsiaTheme="minorEastAsia" w:hAnsiTheme="minorHAnsi" w:cstheme="minorBidi"/>
                <w:noProof/>
                <w:sz w:val="22"/>
                <w:szCs w:val="22"/>
              </w:rPr>
              <w:tab/>
            </w:r>
            <w:r w:rsidR="004F4ADC" w:rsidRPr="005E0D93">
              <w:rPr>
                <w:rStyle w:val="Hipervnculo"/>
                <w:noProof/>
              </w:rPr>
              <w:t>Materiales y Métodos</w:t>
            </w:r>
            <w:r w:rsidR="004F4ADC">
              <w:rPr>
                <w:noProof/>
                <w:webHidden/>
              </w:rPr>
              <w:tab/>
            </w:r>
            <w:r w:rsidR="004F4ADC">
              <w:rPr>
                <w:noProof/>
                <w:webHidden/>
              </w:rPr>
              <w:fldChar w:fldCharType="begin"/>
            </w:r>
            <w:r w:rsidR="004F4ADC">
              <w:rPr>
                <w:noProof/>
                <w:webHidden/>
              </w:rPr>
              <w:instrText xml:space="preserve"> PAGEREF _Toc159172887 \h </w:instrText>
            </w:r>
            <w:r w:rsidR="004F4ADC">
              <w:rPr>
                <w:noProof/>
                <w:webHidden/>
              </w:rPr>
            </w:r>
            <w:r w:rsidR="004F4ADC">
              <w:rPr>
                <w:noProof/>
                <w:webHidden/>
              </w:rPr>
              <w:fldChar w:fldCharType="separate"/>
            </w:r>
            <w:r w:rsidR="004F4ADC">
              <w:rPr>
                <w:noProof/>
                <w:webHidden/>
              </w:rPr>
              <w:t>10</w:t>
            </w:r>
            <w:r w:rsidR="004F4ADC">
              <w:rPr>
                <w:noProof/>
                <w:webHidden/>
              </w:rPr>
              <w:fldChar w:fldCharType="end"/>
            </w:r>
          </w:hyperlink>
        </w:p>
        <w:p w14:paraId="6FB040EE" w14:textId="77777777" w:rsidR="004F4ADC" w:rsidRDefault="000F7FB1">
          <w:pPr>
            <w:pStyle w:val="TDC2"/>
            <w:tabs>
              <w:tab w:val="left" w:pos="880"/>
              <w:tab w:val="right" w:leader="dot" w:pos="8211"/>
            </w:tabs>
            <w:rPr>
              <w:rFonts w:asciiTheme="minorHAnsi" w:eastAsiaTheme="minorEastAsia" w:hAnsiTheme="minorHAnsi" w:cstheme="minorBidi"/>
              <w:noProof/>
              <w:sz w:val="22"/>
              <w:szCs w:val="22"/>
            </w:rPr>
          </w:pPr>
          <w:hyperlink w:anchor="_Toc159172888" w:history="1">
            <w:r w:rsidR="004F4ADC" w:rsidRPr="005E0D93">
              <w:rPr>
                <w:rStyle w:val="Hipervnculo"/>
                <w:noProof/>
              </w:rPr>
              <w:t>4.2</w:t>
            </w:r>
            <w:r w:rsidR="004F4ADC">
              <w:rPr>
                <w:rFonts w:asciiTheme="minorHAnsi" w:eastAsiaTheme="minorEastAsia" w:hAnsiTheme="minorHAnsi" w:cstheme="minorBidi"/>
                <w:noProof/>
                <w:sz w:val="22"/>
                <w:szCs w:val="22"/>
              </w:rPr>
              <w:tab/>
            </w:r>
            <w:r w:rsidR="004F4ADC" w:rsidRPr="005E0D93">
              <w:rPr>
                <w:rStyle w:val="Hipervnculo"/>
                <w:noProof/>
              </w:rPr>
              <w:t>Herramientas y Materiales</w:t>
            </w:r>
            <w:r w:rsidR="004F4ADC">
              <w:rPr>
                <w:noProof/>
                <w:webHidden/>
              </w:rPr>
              <w:tab/>
            </w:r>
            <w:r w:rsidR="004F4ADC">
              <w:rPr>
                <w:noProof/>
                <w:webHidden/>
              </w:rPr>
              <w:fldChar w:fldCharType="begin"/>
            </w:r>
            <w:r w:rsidR="004F4ADC">
              <w:rPr>
                <w:noProof/>
                <w:webHidden/>
              </w:rPr>
              <w:instrText xml:space="preserve"> PAGEREF _Toc159172888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7B7CF3D"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89" w:history="1">
            <w:r w:rsidR="004F4ADC" w:rsidRPr="005E0D93">
              <w:rPr>
                <w:rStyle w:val="Hipervnculo"/>
                <w:noProof/>
              </w:rPr>
              <w:t>4.2.1</w:t>
            </w:r>
            <w:r w:rsidR="004F4ADC">
              <w:rPr>
                <w:rFonts w:asciiTheme="minorHAnsi" w:eastAsiaTheme="minorEastAsia" w:hAnsiTheme="minorHAnsi" w:cstheme="minorBidi"/>
                <w:noProof/>
                <w:sz w:val="22"/>
                <w:szCs w:val="22"/>
              </w:rPr>
              <w:tab/>
            </w:r>
            <w:r w:rsidR="004F4ADC" w:rsidRPr="005E0D93">
              <w:rPr>
                <w:rStyle w:val="Hipervnculo"/>
                <w:noProof/>
              </w:rPr>
              <w:t>Python</w:t>
            </w:r>
            <w:r w:rsidR="004F4ADC">
              <w:rPr>
                <w:noProof/>
                <w:webHidden/>
              </w:rPr>
              <w:tab/>
            </w:r>
            <w:r w:rsidR="004F4ADC">
              <w:rPr>
                <w:noProof/>
                <w:webHidden/>
              </w:rPr>
              <w:fldChar w:fldCharType="begin"/>
            </w:r>
            <w:r w:rsidR="004F4ADC">
              <w:rPr>
                <w:noProof/>
                <w:webHidden/>
              </w:rPr>
              <w:instrText xml:space="preserve"> PAGEREF _Toc159172889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41963CD7"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0" w:history="1">
            <w:r w:rsidR="004F4ADC" w:rsidRPr="005E0D93">
              <w:rPr>
                <w:rStyle w:val="Hipervnculo"/>
                <w:noProof/>
              </w:rPr>
              <w:t>4.2.2</w:t>
            </w:r>
            <w:r w:rsidR="004F4ADC">
              <w:rPr>
                <w:rFonts w:asciiTheme="minorHAnsi" w:eastAsiaTheme="minorEastAsia" w:hAnsiTheme="minorHAnsi" w:cstheme="minorBidi"/>
                <w:noProof/>
                <w:sz w:val="22"/>
                <w:szCs w:val="22"/>
              </w:rPr>
              <w:tab/>
            </w:r>
            <w:r w:rsidR="004F4ADC" w:rsidRPr="005E0D93">
              <w:rPr>
                <w:rStyle w:val="Hipervnculo"/>
                <w:noProof/>
              </w:rPr>
              <w:t>Google Drive</w:t>
            </w:r>
            <w:r w:rsidR="004F4ADC">
              <w:rPr>
                <w:noProof/>
                <w:webHidden/>
              </w:rPr>
              <w:tab/>
            </w:r>
            <w:r w:rsidR="004F4ADC">
              <w:rPr>
                <w:noProof/>
                <w:webHidden/>
              </w:rPr>
              <w:fldChar w:fldCharType="begin"/>
            </w:r>
            <w:r w:rsidR="004F4ADC">
              <w:rPr>
                <w:noProof/>
                <w:webHidden/>
              </w:rPr>
              <w:instrText xml:space="preserve"> PAGEREF _Toc159172890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3BA8CA3D"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1" w:history="1">
            <w:r w:rsidR="004F4ADC" w:rsidRPr="005E0D93">
              <w:rPr>
                <w:rStyle w:val="Hipervnculo"/>
                <w:noProof/>
              </w:rPr>
              <w:t>4.2.3</w:t>
            </w:r>
            <w:r w:rsidR="004F4ADC">
              <w:rPr>
                <w:rFonts w:asciiTheme="minorHAnsi" w:eastAsiaTheme="minorEastAsia" w:hAnsiTheme="minorHAnsi" w:cstheme="minorBidi"/>
                <w:noProof/>
                <w:sz w:val="22"/>
                <w:szCs w:val="22"/>
              </w:rPr>
              <w:tab/>
            </w:r>
            <w:r w:rsidR="004F4ADC" w:rsidRPr="005E0D93">
              <w:rPr>
                <w:rStyle w:val="Hipervnculo"/>
                <w:noProof/>
              </w:rPr>
              <w:t>Universal Analytics (UA)</w:t>
            </w:r>
            <w:r w:rsidR="004F4ADC">
              <w:rPr>
                <w:noProof/>
                <w:webHidden/>
              </w:rPr>
              <w:tab/>
            </w:r>
            <w:r w:rsidR="004F4ADC">
              <w:rPr>
                <w:noProof/>
                <w:webHidden/>
              </w:rPr>
              <w:fldChar w:fldCharType="begin"/>
            </w:r>
            <w:r w:rsidR="004F4ADC">
              <w:rPr>
                <w:noProof/>
                <w:webHidden/>
              </w:rPr>
              <w:instrText xml:space="preserve"> PAGEREF _Toc159172891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5636099"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2" w:history="1">
            <w:r w:rsidR="004F4ADC" w:rsidRPr="005E0D93">
              <w:rPr>
                <w:rStyle w:val="Hipervnculo"/>
                <w:noProof/>
              </w:rPr>
              <w:t>4.2.4</w:t>
            </w:r>
            <w:r w:rsidR="004F4ADC">
              <w:rPr>
                <w:rFonts w:asciiTheme="minorHAnsi" w:eastAsiaTheme="minorEastAsia" w:hAnsiTheme="minorHAnsi" w:cstheme="minorBidi"/>
                <w:noProof/>
                <w:sz w:val="22"/>
                <w:szCs w:val="22"/>
              </w:rPr>
              <w:tab/>
            </w:r>
            <w:r w:rsidR="004F4ADC" w:rsidRPr="005E0D93">
              <w:rPr>
                <w:rStyle w:val="Hipervnculo"/>
                <w:noProof/>
              </w:rPr>
              <w:t>Google Analytics 4 (GA4)</w:t>
            </w:r>
            <w:r w:rsidR="004F4ADC">
              <w:rPr>
                <w:noProof/>
                <w:webHidden/>
              </w:rPr>
              <w:tab/>
            </w:r>
            <w:r w:rsidR="004F4ADC">
              <w:rPr>
                <w:noProof/>
                <w:webHidden/>
              </w:rPr>
              <w:fldChar w:fldCharType="begin"/>
            </w:r>
            <w:r w:rsidR="004F4ADC">
              <w:rPr>
                <w:noProof/>
                <w:webHidden/>
              </w:rPr>
              <w:instrText xml:space="preserve"> PAGEREF _Toc159172892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607DB0A3"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3" w:history="1">
            <w:r w:rsidR="004F4ADC" w:rsidRPr="005E0D93">
              <w:rPr>
                <w:rStyle w:val="Hipervnculo"/>
                <w:noProof/>
              </w:rPr>
              <w:t>4.2.5</w:t>
            </w:r>
            <w:r w:rsidR="004F4ADC">
              <w:rPr>
                <w:rFonts w:asciiTheme="minorHAnsi" w:eastAsiaTheme="minorEastAsia" w:hAnsiTheme="minorHAnsi" w:cstheme="minorBidi"/>
                <w:noProof/>
                <w:sz w:val="22"/>
                <w:szCs w:val="22"/>
              </w:rPr>
              <w:tab/>
            </w:r>
            <w:r w:rsidR="004F4ADC" w:rsidRPr="005E0D93">
              <w:rPr>
                <w:rStyle w:val="Hipervnculo"/>
                <w:noProof/>
              </w:rPr>
              <w:t>Looker Studio</w:t>
            </w:r>
            <w:r w:rsidR="004F4ADC">
              <w:rPr>
                <w:noProof/>
                <w:webHidden/>
              </w:rPr>
              <w:tab/>
            </w:r>
            <w:r w:rsidR="004F4ADC">
              <w:rPr>
                <w:noProof/>
                <w:webHidden/>
              </w:rPr>
              <w:fldChar w:fldCharType="begin"/>
            </w:r>
            <w:r w:rsidR="004F4ADC">
              <w:rPr>
                <w:noProof/>
                <w:webHidden/>
              </w:rPr>
              <w:instrText xml:space="preserve"> PAGEREF _Toc159172893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0EE3C00"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4" w:history="1">
            <w:r w:rsidR="004F4ADC" w:rsidRPr="005E0D93">
              <w:rPr>
                <w:rStyle w:val="Hipervnculo"/>
                <w:noProof/>
              </w:rPr>
              <w:t>4.2.6</w:t>
            </w:r>
            <w:r w:rsidR="004F4ADC">
              <w:rPr>
                <w:rFonts w:asciiTheme="minorHAnsi" w:eastAsiaTheme="minorEastAsia" w:hAnsiTheme="minorHAnsi" w:cstheme="minorBidi"/>
                <w:noProof/>
                <w:sz w:val="22"/>
                <w:szCs w:val="22"/>
              </w:rPr>
              <w:tab/>
            </w:r>
            <w:r w:rsidR="004F4ADC" w:rsidRPr="005E0D93">
              <w:rPr>
                <w:rStyle w:val="Hipervnculo"/>
                <w:noProof/>
              </w:rPr>
              <w:t>Word</w:t>
            </w:r>
            <w:r w:rsidR="004F4ADC">
              <w:rPr>
                <w:noProof/>
                <w:webHidden/>
              </w:rPr>
              <w:tab/>
            </w:r>
            <w:r w:rsidR="004F4ADC">
              <w:rPr>
                <w:noProof/>
                <w:webHidden/>
              </w:rPr>
              <w:fldChar w:fldCharType="begin"/>
            </w:r>
            <w:r w:rsidR="004F4ADC">
              <w:rPr>
                <w:noProof/>
                <w:webHidden/>
              </w:rPr>
              <w:instrText xml:space="preserve"> PAGEREF _Toc159172894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E809D39"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5" w:history="1">
            <w:r w:rsidR="004F4ADC" w:rsidRPr="005E0D93">
              <w:rPr>
                <w:rStyle w:val="Hipervnculo"/>
                <w:noProof/>
              </w:rPr>
              <w:t>4.2.7</w:t>
            </w:r>
            <w:r w:rsidR="004F4ADC">
              <w:rPr>
                <w:rFonts w:asciiTheme="minorHAnsi" w:eastAsiaTheme="minorEastAsia" w:hAnsiTheme="minorHAnsi" w:cstheme="minorBidi"/>
                <w:noProof/>
                <w:sz w:val="22"/>
                <w:szCs w:val="22"/>
              </w:rPr>
              <w:tab/>
            </w:r>
            <w:r w:rsidR="004F4ADC" w:rsidRPr="005E0D93">
              <w:rPr>
                <w:rStyle w:val="Hipervnculo"/>
                <w:noProof/>
              </w:rPr>
              <w:t>Excel</w:t>
            </w:r>
            <w:r w:rsidR="004F4ADC">
              <w:rPr>
                <w:noProof/>
                <w:webHidden/>
              </w:rPr>
              <w:tab/>
            </w:r>
            <w:r w:rsidR="004F4ADC">
              <w:rPr>
                <w:noProof/>
                <w:webHidden/>
              </w:rPr>
              <w:fldChar w:fldCharType="begin"/>
            </w:r>
            <w:r w:rsidR="004F4ADC">
              <w:rPr>
                <w:noProof/>
                <w:webHidden/>
              </w:rPr>
              <w:instrText xml:space="preserve"> PAGEREF _Toc159172895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071C69A7"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6" w:history="1">
            <w:r w:rsidR="004F4ADC" w:rsidRPr="005E0D93">
              <w:rPr>
                <w:rStyle w:val="Hipervnculo"/>
                <w:noProof/>
              </w:rPr>
              <w:t>4.2.8</w:t>
            </w:r>
            <w:r w:rsidR="004F4ADC">
              <w:rPr>
                <w:rFonts w:asciiTheme="minorHAnsi" w:eastAsiaTheme="minorEastAsia" w:hAnsiTheme="minorHAnsi" w:cstheme="minorBidi"/>
                <w:noProof/>
                <w:sz w:val="22"/>
                <w:szCs w:val="22"/>
              </w:rPr>
              <w:tab/>
            </w:r>
            <w:r w:rsidR="004F4ADC" w:rsidRPr="005E0D93">
              <w:rPr>
                <w:rStyle w:val="Hipervnculo"/>
                <w:noProof/>
              </w:rPr>
              <w:t>Numpy</w:t>
            </w:r>
            <w:r w:rsidR="004F4ADC">
              <w:rPr>
                <w:noProof/>
                <w:webHidden/>
              </w:rPr>
              <w:tab/>
            </w:r>
            <w:r w:rsidR="004F4ADC">
              <w:rPr>
                <w:noProof/>
                <w:webHidden/>
              </w:rPr>
              <w:fldChar w:fldCharType="begin"/>
            </w:r>
            <w:r w:rsidR="004F4ADC">
              <w:rPr>
                <w:noProof/>
                <w:webHidden/>
              </w:rPr>
              <w:instrText xml:space="preserve"> PAGEREF _Toc159172896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680DEC41"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7" w:history="1">
            <w:r w:rsidR="004F4ADC" w:rsidRPr="005E0D93">
              <w:rPr>
                <w:rStyle w:val="Hipervnculo"/>
                <w:noProof/>
              </w:rPr>
              <w:t>4.2.9</w:t>
            </w:r>
            <w:r w:rsidR="004F4ADC">
              <w:rPr>
                <w:rFonts w:asciiTheme="minorHAnsi" w:eastAsiaTheme="minorEastAsia" w:hAnsiTheme="minorHAnsi" w:cstheme="minorBidi"/>
                <w:noProof/>
                <w:sz w:val="22"/>
                <w:szCs w:val="22"/>
              </w:rPr>
              <w:tab/>
            </w:r>
            <w:r w:rsidR="004F4ADC" w:rsidRPr="005E0D93">
              <w:rPr>
                <w:rStyle w:val="Hipervnculo"/>
                <w:noProof/>
              </w:rPr>
              <w:t>Tensorflow</w:t>
            </w:r>
            <w:r w:rsidR="004F4ADC">
              <w:rPr>
                <w:noProof/>
                <w:webHidden/>
              </w:rPr>
              <w:tab/>
            </w:r>
            <w:r w:rsidR="004F4ADC">
              <w:rPr>
                <w:noProof/>
                <w:webHidden/>
              </w:rPr>
              <w:fldChar w:fldCharType="begin"/>
            </w:r>
            <w:r w:rsidR="004F4ADC">
              <w:rPr>
                <w:noProof/>
                <w:webHidden/>
              </w:rPr>
              <w:instrText xml:space="preserve"> PAGEREF _Toc159172897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792D697A"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8" w:history="1">
            <w:r w:rsidR="004F4ADC" w:rsidRPr="005E0D93">
              <w:rPr>
                <w:rStyle w:val="Hipervnculo"/>
                <w:noProof/>
              </w:rPr>
              <w:t>4.2.10</w:t>
            </w:r>
            <w:r w:rsidR="004F4ADC">
              <w:rPr>
                <w:rFonts w:asciiTheme="minorHAnsi" w:eastAsiaTheme="minorEastAsia" w:hAnsiTheme="minorHAnsi" w:cstheme="minorBidi"/>
                <w:noProof/>
                <w:sz w:val="22"/>
                <w:szCs w:val="22"/>
              </w:rPr>
              <w:tab/>
            </w:r>
            <w:r w:rsidR="004F4ADC" w:rsidRPr="005E0D93">
              <w:rPr>
                <w:rStyle w:val="Hipervnculo"/>
                <w:noProof/>
              </w:rPr>
              <w:t>Keras</w:t>
            </w:r>
            <w:r w:rsidR="004F4ADC">
              <w:rPr>
                <w:noProof/>
                <w:webHidden/>
              </w:rPr>
              <w:tab/>
            </w:r>
            <w:r w:rsidR="004F4ADC">
              <w:rPr>
                <w:noProof/>
                <w:webHidden/>
              </w:rPr>
              <w:fldChar w:fldCharType="begin"/>
            </w:r>
            <w:r w:rsidR="004F4ADC">
              <w:rPr>
                <w:noProof/>
                <w:webHidden/>
              </w:rPr>
              <w:instrText xml:space="preserve"> PAGEREF _Toc159172898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5E3474CA"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899" w:history="1">
            <w:r w:rsidR="004F4ADC" w:rsidRPr="005E0D93">
              <w:rPr>
                <w:rStyle w:val="Hipervnculo"/>
                <w:noProof/>
              </w:rPr>
              <w:t>4.2.11</w:t>
            </w:r>
            <w:r w:rsidR="004F4ADC">
              <w:rPr>
                <w:rFonts w:asciiTheme="minorHAnsi" w:eastAsiaTheme="minorEastAsia" w:hAnsiTheme="minorHAnsi" w:cstheme="minorBidi"/>
                <w:noProof/>
                <w:sz w:val="22"/>
                <w:szCs w:val="22"/>
              </w:rPr>
              <w:tab/>
            </w:r>
            <w:r w:rsidR="004F4ADC" w:rsidRPr="005E0D93">
              <w:rPr>
                <w:rStyle w:val="Hipervnculo"/>
                <w:noProof/>
              </w:rPr>
              <w:t>Pandas</w:t>
            </w:r>
            <w:r w:rsidR="004F4ADC">
              <w:rPr>
                <w:noProof/>
                <w:webHidden/>
              </w:rPr>
              <w:tab/>
            </w:r>
            <w:r w:rsidR="004F4ADC">
              <w:rPr>
                <w:noProof/>
                <w:webHidden/>
              </w:rPr>
              <w:fldChar w:fldCharType="begin"/>
            </w:r>
            <w:r w:rsidR="004F4ADC">
              <w:rPr>
                <w:noProof/>
                <w:webHidden/>
              </w:rPr>
              <w:instrText xml:space="preserve"> PAGEREF _Toc159172899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1D7152CF"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900" w:history="1">
            <w:r w:rsidR="004F4ADC" w:rsidRPr="005E0D93">
              <w:rPr>
                <w:rStyle w:val="Hipervnculo"/>
                <w:noProof/>
              </w:rPr>
              <w:t>4.2.12</w:t>
            </w:r>
            <w:r w:rsidR="004F4ADC">
              <w:rPr>
                <w:rFonts w:asciiTheme="minorHAnsi" w:eastAsiaTheme="minorEastAsia" w:hAnsiTheme="minorHAnsi" w:cstheme="minorBidi"/>
                <w:noProof/>
                <w:sz w:val="22"/>
                <w:szCs w:val="22"/>
              </w:rPr>
              <w:tab/>
            </w:r>
            <w:r w:rsidR="004F4ADC" w:rsidRPr="005E0D93">
              <w:rPr>
                <w:rStyle w:val="Hipervnculo"/>
                <w:noProof/>
              </w:rPr>
              <w:t>Matplotlib</w:t>
            </w:r>
            <w:r w:rsidR="004F4ADC">
              <w:rPr>
                <w:noProof/>
                <w:webHidden/>
              </w:rPr>
              <w:tab/>
            </w:r>
            <w:r w:rsidR="004F4ADC">
              <w:rPr>
                <w:noProof/>
                <w:webHidden/>
              </w:rPr>
              <w:fldChar w:fldCharType="begin"/>
            </w:r>
            <w:r w:rsidR="004F4ADC">
              <w:rPr>
                <w:noProof/>
                <w:webHidden/>
              </w:rPr>
              <w:instrText xml:space="preserve"> PAGEREF _Toc159172900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1F82987B"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901" w:history="1">
            <w:r w:rsidR="004F4ADC" w:rsidRPr="005E0D93">
              <w:rPr>
                <w:rStyle w:val="Hipervnculo"/>
                <w:noProof/>
              </w:rPr>
              <w:t>4.2.13</w:t>
            </w:r>
            <w:r w:rsidR="004F4ADC">
              <w:rPr>
                <w:rFonts w:asciiTheme="minorHAnsi" w:eastAsiaTheme="minorEastAsia" w:hAnsiTheme="minorHAnsi" w:cstheme="minorBidi"/>
                <w:noProof/>
                <w:sz w:val="22"/>
                <w:szCs w:val="22"/>
              </w:rPr>
              <w:tab/>
            </w:r>
            <w:r w:rsidR="004F4ADC" w:rsidRPr="005E0D93">
              <w:rPr>
                <w:rStyle w:val="Hipervnculo"/>
                <w:noProof/>
              </w:rPr>
              <w:t>Google Colaboratory</w:t>
            </w:r>
            <w:r w:rsidR="004F4ADC">
              <w:rPr>
                <w:noProof/>
                <w:webHidden/>
              </w:rPr>
              <w:tab/>
            </w:r>
            <w:r w:rsidR="004F4ADC">
              <w:rPr>
                <w:noProof/>
                <w:webHidden/>
              </w:rPr>
              <w:fldChar w:fldCharType="begin"/>
            </w:r>
            <w:r w:rsidR="004F4ADC">
              <w:rPr>
                <w:noProof/>
                <w:webHidden/>
              </w:rPr>
              <w:instrText xml:space="preserve"> PAGEREF _Toc159172901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702072E2"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902" w:history="1">
            <w:r w:rsidR="004F4ADC" w:rsidRPr="005E0D93">
              <w:rPr>
                <w:rStyle w:val="Hipervnculo"/>
                <w:noProof/>
              </w:rPr>
              <w:t>4.2.14</w:t>
            </w:r>
            <w:r w:rsidR="004F4ADC">
              <w:rPr>
                <w:rFonts w:asciiTheme="minorHAnsi" w:eastAsiaTheme="minorEastAsia" w:hAnsiTheme="minorHAnsi" w:cstheme="minorBidi"/>
                <w:noProof/>
                <w:sz w:val="22"/>
                <w:szCs w:val="22"/>
              </w:rPr>
              <w:tab/>
            </w:r>
            <w:r w:rsidR="004F4ADC" w:rsidRPr="005E0D93">
              <w:rPr>
                <w:rStyle w:val="Hipervnculo"/>
                <w:noProof/>
              </w:rPr>
              <w:t>Git</w:t>
            </w:r>
            <w:r w:rsidR="004F4ADC">
              <w:rPr>
                <w:noProof/>
                <w:webHidden/>
              </w:rPr>
              <w:tab/>
            </w:r>
            <w:r w:rsidR="004F4ADC">
              <w:rPr>
                <w:noProof/>
                <w:webHidden/>
              </w:rPr>
              <w:fldChar w:fldCharType="begin"/>
            </w:r>
            <w:r w:rsidR="004F4ADC">
              <w:rPr>
                <w:noProof/>
                <w:webHidden/>
              </w:rPr>
              <w:instrText xml:space="preserve"> PAGEREF _Toc159172902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27E43DE4"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903" w:history="1">
            <w:r w:rsidR="004F4ADC" w:rsidRPr="005E0D93">
              <w:rPr>
                <w:rStyle w:val="Hipervnculo"/>
                <w:noProof/>
              </w:rPr>
              <w:t>4.2.15</w:t>
            </w:r>
            <w:r w:rsidR="004F4ADC">
              <w:rPr>
                <w:rFonts w:asciiTheme="minorHAnsi" w:eastAsiaTheme="minorEastAsia" w:hAnsiTheme="minorHAnsi" w:cstheme="minorBidi"/>
                <w:noProof/>
                <w:sz w:val="22"/>
                <w:szCs w:val="22"/>
              </w:rPr>
              <w:tab/>
            </w:r>
            <w:r w:rsidR="004F4ADC" w:rsidRPr="005E0D93">
              <w:rPr>
                <w:rStyle w:val="Hipervnculo"/>
                <w:noProof/>
              </w:rPr>
              <w:t>Hyperparametros</w:t>
            </w:r>
            <w:r w:rsidR="004F4ADC">
              <w:rPr>
                <w:noProof/>
                <w:webHidden/>
              </w:rPr>
              <w:tab/>
            </w:r>
            <w:r w:rsidR="004F4ADC">
              <w:rPr>
                <w:noProof/>
                <w:webHidden/>
              </w:rPr>
              <w:fldChar w:fldCharType="begin"/>
            </w:r>
            <w:r w:rsidR="004F4ADC">
              <w:rPr>
                <w:noProof/>
                <w:webHidden/>
              </w:rPr>
              <w:instrText xml:space="preserve"> PAGEREF _Toc159172903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A271BFB"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904" w:history="1">
            <w:r w:rsidR="004F4ADC" w:rsidRPr="005E0D93">
              <w:rPr>
                <w:rStyle w:val="Hipervnculo"/>
                <w:noProof/>
              </w:rPr>
              <w:t>4.2.16</w:t>
            </w:r>
            <w:r w:rsidR="004F4ADC">
              <w:rPr>
                <w:rFonts w:asciiTheme="minorHAnsi" w:eastAsiaTheme="minorEastAsia" w:hAnsiTheme="minorHAnsi" w:cstheme="minorBidi"/>
                <w:noProof/>
                <w:sz w:val="22"/>
                <w:szCs w:val="22"/>
              </w:rPr>
              <w:tab/>
            </w:r>
            <w:r w:rsidR="004F4ADC" w:rsidRPr="005E0D93">
              <w:rPr>
                <w:rStyle w:val="Hipervnculo"/>
                <w:noProof/>
              </w:rPr>
              <w:t>Epoch</w:t>
            </w:r>
            <w:r w:rsidR="004F4ADC">
              <w:rPr>
                <w:noProof/>
                <w:webHidden/>
              </w:rPr>
              <w:tab/>
            </w:r>
            <w:r w:rsidR="004F4ADC">
              <w:rPr>
                <w:noProof/>
                <w:webHidden/>
              </w:rPr>
              <w:fldChar w:fldCharType="begin"/>
            </w:r>
            <w:r w:rsidR="004F4ADC">
              <w:rPr>
                <w:noProof/>
                <w:webHidden/>
              </w:rPr>
              <w:instrText xml:space="preserve"> PAGEREF _Toc159172904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49696950"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905" w:history="1">
            <w:r w:rsidR="004F4ADC" w:rsidRPr="005E0D93">
              <w:rPr>
                <w:rStyle w:val="Hipervnculo"/>
                <w:noProof/>
              </w:rPr>
              <w:t>4.2.17</w:t>
            </w:r>
            <w:r w:rsidR="004F4ADC">
              <w:rPr>
                <w:rFonts w:asciiTheme="minorHAnsi" w:eastAsiaTheme="minorEastAsia" w:hAnsiTheme="minorHAnsi" w:cstheme="minorBidi"/>
                <w:noProof/>
                <w:sz w:val="22"/>
                <w:szCs w:val="22"/>
              </w:rPr>
              <w:tab/>
            </w:r>
            <w:r w:rsidR="004F4ADC" w:rsidRPr="005E0D93">
              <w:rPr>
                <w:rStyle w:val="Hipervnculo"/>
                <w:noProof/>
              </w:rPr>
              <w:t>Trial</w:t>
            </w:r>
            <w:r w:rsidR="004F4ADC">
              <w:rPr>
                <w:noProof/>
                <w:webHidden/>
              </w:rPr>
              <w:tab/>
            </w:r>
            <w:r w:rsidR="004F4ADC">
              <w:rPr>
                <w:noProof/>
                <w:webHidden/>
              </w:rPr>
              <w:fldChar w:fldCharType="begin"/>
            </w:r>
            <w:r w:rsidR="004F4ADC">
              <w:rPr>
                <w:noProof/>
                <w:webHidden/>
              </w:rPr>
              <w:instrText xml:space="preserve"> PAGEREF _Toc159172905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6BFA0916"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906" w:history="1">
            <w:r w:rsidR="004F4ADC" w:rsidRPr="005E0D93">
              <w:rPr>
                <w:rStyle w:val="Hipervnculo"/>
                <w:noProof/>
              </w:rPr>
              <w:t>4.2.18</w:t>
            </w:r>
            <w:r w:rsidR="004F4ADC">
              <w:rPr>
                <w:rFonts w:asciiTheme="minorHAnsi" w:eastAsiaTheme="minorEastAsia" w:hAnsiTheme="minorHAnsi" w:cstheme="minorBidi"/>
                <w:noProof/>
                <w:sz w:val="22"/>
                <w:szCs w:val="22"/>
              </w:rPr>
              <w:tab/>
            </w:r>
            <w:r w:rsidR="004F4ADC" w:rsidRPr="005E0D93">
              <w:rPr>
                <w:rStyle w:val="Hipervnculo"/>
                <w:noProof/>
              </w:rPr>
              <w:t>GRU</w:t>
            </w:r>
            <w:r w:rsidR="004F4ADC">
              <w:rPr>
                <w:noProof/>
                <w:webHidden/>
              </w:rPr>
              <w:tab/>
            </w:r>
            <w:r w:rsidR="004F4ADC">
              <w:rPr>
                <w:noProof/>
                <w:webHidden/>
              </w:rPr>
              <w:fldChar w:fldCharType="begin"/>
            </w:r>
            <w:r w:rsidR="004F4ADC">
              <w:rPr>
                <w:noProof/>
                <w:webHidden/>
              </w:rPr>
              <w:instrText xml:space="preserve"> PAGEREF _Toc159172906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23B87D3" w14:textId="77777777" w:rsidR="004F4ADC" w:rsidRDefault="000F7FB1">
          <w:pPr>
            <w:pStyle w:val="TDC3"/>
            <w:tabs>
              <w:tab w:val="left" w:pos="1320"/>
              <w:tab w:val="right" w:leader="dot" w:pos="8211"/>
            </w:tabs>
            <w:rPr>
              <w:rFonts w:asciiTheme="minorHAnsi" w:eastAsiaTheme="minorEastAsia" w:hAnsiTheme="minorHAnsi" w:cstheme="minorBidi"/>
              <w:noProof/>
              <w:sz w:val="22"/>
              <w:szCs w:val="22"/>
            </w:rPr>
          </w:pPr>
          <w:hyperlink w:anchor="_Toc159172907" w:history="1">
            <w:r w:rsidR="004F4ADC" w:rsidRPr="005E0D93">
              <w:rPr>
                <w:rStyle w:val="Hipervnculo"/>
                <w:noProof/>
              </w:rPr>
              <w:t>4.2.19</w:t>
            </w:r>
            <w:r w:rsidR="004F4ADC">
              <w:rPr>
                <w:rFonts w:asciiTheme="minorHAnsi" w:eastAsiaTheme="minorEastAsia" w:hAnsiTheme="minorHAnsi" w:cstheme="minorBidi"/>
                <w:noProof/>
                <w:sz w:val="22"/>
                <w:szCs w:val="22"/>
              </w:rPr>
              <w:tab/>
            </w:r>
            <w:r w:rsidR="004F4ADC" w:rsidRPr="005E0D93">
              <w:rPr>
                <w:rStyle w:val="Hipervnculo"/>
                <w:noProof/>
              </w:rPr>
              <w:t>Github</w:t>
            </w:r>
            <w:r w:rsidR="004F4ADC">
              <w:rPr>
                <w:noProof/>
                <w:webHidden/>
              </w:rPr>
              <w:tab/>
            </w:r>
            <w:r w:rsidR="004F4ADC">
              <w:rPr>
                <w:noProof/>
                <w:webHidden/>
              </w:rPr>
              <w:fldChar w:fldCharType="begin"/>
            </w:r>
            <w:r w:rsidR="004F4ADC">
              <w:rPr>
                <w:noProof/>
                <w:webHidden/>
              </w:rPr>
              <w:instrText xml:space="preserve"> PAGEREF _Toc159172907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0D6AD26" w14:textId="77777777" w:rsidR="004F4ADC" w:rsidRDefault="000F7FB1">
          <w:pPr>
            <w:pStyle w:val="TDC2"/>
            <w:tabs>
              <w:tab w:val="right" w:leader="dot" w:pos="8211"/>
            </w:tabs>
            <w:rPr>
              <w:rFonts w:asciiTheme="minorHAnsi" w:eastAsiaTheme="minorEastAsia" w:hAnsiTheme="minorHAnsi" w:cstheme="minorBidi"/>
              <w:noProof/>
              <w:sz w:val="22"/>
              <w:szCs w:val="22"/>
            </w:rPr>
          </w:pPr>
          <w:hyperlink w:anchor="_Toc159172908" w:history="1">
            <w:r w:rsidR="004F4ADC" w:rsidRPr="005E0D93">
              <w:rPr>
                <w:rStyle w:val="Hipervnculo"/>
                <w:noProof/>
              </w:rPr>
              <w:t>4.3 Comprensión de los datos</w:t>
            </w:r>
            <w:r w:rsidR="004F4ADC">
              <w:rPr>
                <w:noProof/>
                <w:webHidden/>
              </w:rPr>
              <w:tab/>
            </w:r>
            <w:r w:rsidR="004F4ADC">
              <w:rPr>
                <w:noProof/>
                <w:webHidden/>
              </w:rPr>
              <w:fldChar w:fldCharType="begin"/>
            </w:r>
            <w:r w:rsidR="004F4ADC">
              <w:rPr>
                <w:noProof/>
                <w:webHidden/>
              </w:rPr>
              <w:instrText xml:space="preserve"> PAGEREF _Toc159172908 \h </w:instrText>
            </w:r>
            <w:r w:rsidR="004F4ADC">
              <w:rPr>
                <w:noProof/>
                <w:webHidden/>
              </w:rPr>
            </w:r>
            <w:r w:rsidR="004F4ADC">
              <w:rPr>
                <w:noProof/>
                <w:webHidden/>
              </w:rPr>
              <w:fldChar w:fldCharType="separate"/>
            </w:r>
            <w:r w:rsidR="004F4ADC">
              <w:rPr>
                <w:noProof/>
                <w:webHidden/>
              </w:rPr>
              <w:t>14</w:t>
            </w:r>
            <w:r w:rsidR="004F4ADC">
              <w:rPr>
                <w:noProof/>
                <w:webHidden/>
              </w:rPr>
              <w:fldChar w:fldCharType="end"/>
            </w:r>
          </w:hyperlink>
        </w:p>
        <w:p w14:paraId="76BD829D" w14:textId="77777777" w:rsidR="004F4ADC" w:rsidRDefault="000F7FB1">
          <w:pPr>
            <w:pStyle w:val="TDC3"/>
            <w:tabs>
              <w:tab w:val="right" w:leader="dot" w:pos="8211"/>
            </w:tabs>
            <w:rPr>
              <w:rFonts w:asciiTheme="minorHAnsi" w:eastAsiaTheme="minorEastAsia" w:hAnsiTheme="minorHAnsi" w:cstheme="minorBidi"/>
              <w:noProof/>
              <w:sz w:val="22"/>
              <w:szCs w:val="22"/>
            </w:rPr>
          </w:pPr>
          <w:hyperlink w:anchor="_Toc159172909" w:history="1">
            <w:r w:rsidR="004F4ADC" w:rsidRPr="005E0D93">
              <w:rPr>
                <w:rStyle w:val="Hipervnculo"/>
                <w:noProof/>
              </w:rPr>
              <w:t>4.3.1 Recolección de datos iniciales</w:t>
            </w:r>
            <w:r w:rsidR="004F4ADC">
              <w:rPr>
                <w:noProof/>
                <w:webHidden/>
              </w:rPr>
              <w:tab/>
            </w:r>
            <w:r w:rsidR="004F4ADC">
              <w:rPr>
                <w:noProof/>
                <w:webHidden/>
              </w:rPr>
              <w:fldChar w:fldCharType="begin"/>
            </w:r>
            <w:r w:rsidR="004F4ADC">
              <w:rPr>
                <w:noProof/>
                <w:webHidden/>
              </w:rPr>
              <w:instrText xml:space="preserve"> PAGEREF _Toc159172909 \h </w:instrText>
            </w:r>
            <w:r w:rsidR="004F4ADC">
              <w:rPr>
                <w:noProof/>
                <w:webHidden/>
              </w:rPr>
            </w:r>
            <w:r w:rsidR="004F4ADC">
              <w:rPr>
                <w:noProof/>
                <w:webHidden/>
              </w:rPr>
              <w:fldChar w:fldCharType="separate"/>
            </w:r>
            <w:r w:rsidR="004F4ADC">
              <w:rPr>
                <w:noProof/>
                <w:webHidden/>
              </w:rPr>
              <w:t>14</w:t>
            </w:r>
            <w:r w:rsidR="004F4ADC">
              <w:rPr>
                <w:noProof/>
                <w:webHidden/>
              </w:rPr>
              <w:fldChar w:fldCharType="end"/>
            </w:r>
          </w:hyperlink>
        </w:p>
        <w:p w14:paraId="5F48ABF5" w14:textId="77777777" w:rsidR="004F4ADC" w:rsidRDefault="000F7FB1">
          <w:pPr>
            <w:pStyle w:val="TDC3"/>
            <w:tabs>
              <w:tab w:val="right" w:leader="dot" w:pos="8211"/>
            </w:tabs>
            <w:rPr>
              <w:rFonts w:asciiTheme="minorHAnsi" w:eastAsiaTheme="minorEastAsia" w:hAnsiTheme="minorHAnsi" w:cstheme="minorBidi"/>
              <w:noProof/>
              <w:sz w:val="22"/>
              <w:szCs w:val="22"/>
            </w:rPr>
          </w:pPr>
          <w:hyperlink w:anchor="_Toc159172910" w:history="1">
            <w:r w:rsidR="004F4ADC" w:rsidRPr="005E0D93">
              <w:rPr>
                <w:rStyle w:val="Hipervnculo"/>
                <w:noProof/>
              </w:rPr>
              <w:t>4.3.2 Preparación de los datos</w:t>
            </w:r>
            <w:r w:rsidR="004F4ADC">
              <w:rPr>
                <w:noProof/>
                <w:webHidden/>
              </w:rPr>
              <w:tab/>
            </w:r>
            <w:r w:rsidR="004F4ADC">
              <w:rPr>
                <w:noProof/>
                <w:webHidden/>
              </w:rPr>
              <w:fldChar w:fldCharType="begin"/>
            </w:r>
            <w:r w:rsidR="004F4ADC">
              <w:rPr>
                <w:noProof/>
                <w:webHidden/>
              </w:rPr>
              <w:instrText xml:space="preserve"> PAGEREF _Toc159172910 \h </w:instrText>
            </w:r>
            <w:r w:rsidR="004F4ADC">
              <w:rPr>
                <w:noProof/>
                <w:webHidden/>
              </w:rPr>
            </w:r>
            <w:r w:rsidR="004F4ADC">
              <w:rPr>
                <w:noProof/>
                <w:webHidden/>
              </w:rPr>
              <w:fldChar w:fldCharType="separate"/>
            </w:r>
            <w:r w:rsidR="004F4ADC">
              <w:rPr>
                <w:noProof/>
                <w:webHidden/>
              </w:rPr>
              <w:t>15</w:t>
            </w:r>
            <w:r w:rsidR="004F4ADC">
              <w:rPr>
                <w:noProof/>
                <w:webHidden/>
              </w:rPr>
              <w:fldChar w:fldCharType="end"/>
            </w:r>
          </w:hyperlink>
        </w:p>
        <w:p w14:paraId="01F9B7A4" w14:textId="77777777" w:rsidR="004F4ADC" w:rsidRDefault="000F7FB1">
          <w:pPr>
            <w:pStyle w:val="TDC2"/>
            <w:tabs>
              <w:tab w:val="right" w:leader="dot" w:pos="8211"/>
            </w:tabs>
            <w:rPr>
              <w:rFonts w:asciiTheme="minorHAnsi" w:eastAsiaTheme="minorEastAsia" w:hAnsiTheme="minorHAnsi" w:cstheme="minorBidi"/>
              <w:noProof/>
              <w:sz w:val="22"/>
              <w:szCs w:val="22"/>
            </w:rPr>
          </w:pPr>
          <w:hyperlink w:anchor="_Toc159172911" w:history="1">
            <w:r w:rsidR="004F4ADC" w:rsidRPr="005E0D93">
              <w:rPr>
                <w:rStyle w:val="Hipervnculo"/>
                <w:bCs/>
                <w:iCs/>
                <w:noProof/>
              </w:rPr>
              <w:t>4.2 Modelos</w:t>
            </w:r>
            <w:r w:rsidR="004F4ADC">
              <w:rPr>
                <w:noProof/>
                <w:webHidden/>
              </w:rPr>
              <w:tab/>
            </w:r>
            <w:r w:rsidR="004F4ADC">
              <w:rPr>
                <w:noProof/>
                <w:webHidden/>
              </w:rPr>
              <w:fldChar w:fldCharType="begin"/>
            </w:r>
            <w:r w:rsidR="004F4ADC">
              <w:rPr>
                <w:noProof/>
                <w:webHidden/>
              </w:rPr>
              <w:instrText xml:space="preserve"> PAGEREF _Toc159172911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6406B5B0" w14:textId="77777777" w:rsidR="004F4ADC" w:rsidRDefault="000F7FB1">
          <w:pPr>
            <w:pStyle w:val="TDC2"/>
            <w:tabs>
              <w:tab w:val="right" w:leader="dot" w:pos="8211"/>
            </w:tabs>
            <w:rPr>
              <w:rFonts w:asciiTheme="minorHAnsi" w:eastAsiaTheme="minorEastAsia" w:hAnsiTheme="minorHAnsi" w:cstheme="minorBidi"/>
              <w:noProof/>
              <w:sz w:val="22"/>
              <w:szCs w:val="22"/>
            </w:rPr>
          </w:pPr>
          <w:hyperlink w:anchor="_Toc159172912" w:history="1">
            <w:r w:rsidR="004F4ADC" w:rsidRPr="005E0D93">
              <w:rPr>
                <w:rStyle w:val="Hipervnculo"/>
                <w:bCs/>
                <w:iCs/>
                <w:noProof/>
              </w:rPr>
              <w:t>3.5 Selección de Modelos</w:t>
            </w:r>
            <w:r w:rsidR="004F4ADC">
              <w:rPr>
                <w:noProof/>
                <w:webHidden/>
              </w:rPr>
              <w:tab/>
            </w:r>
            <w:r w:rsidR="004F4ADC">
              <w:rPr>
                <w:noProof/>
                <w:webHidden/>
              </w:rPr>
              <w:fldChar w:fldCharType="begin"/>
            </w:r>
            <w:r w:rsidR="004F4ADC">
              <w:rPr>
                <w:noProof/>
                <w:webHidden/>
              </w:rPr>
              <w:instrText xml:space="preserve"> PAGEREF _Toc159172912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0751A19" w14:textId="77777777" w:rsidR="004F4ADC" w:rsidRDefault="000F7FB1">
          <w:pPr>
            <w:pStyle w:val="TDC1"/>
            <w:tabs>
              <w:tab w:val="right" w:leader="dot" w:pos="8211"/>
            </w:tabs>
            <w:rPr>
              <w:rFonts w:asciiTheme="minorHAnsi" w:eastAsiaTheme="minorEastAsia" w:hAnsiTheme="minorHAnsi" w:cstheme="minorBidi"/>
              <w:noProof/>
              <w:sz w:val="22"/>
              <w:szCs w:val="22"/>
            </w:rPr>
          </w:pPr>
          <w:hyperlink w:anchor="_Toc159172913" w:history="1">
            <w:r w:rsidR="004F4ADC" w:rsidRPr="005E0D93">
              <w:rPr>
                <w:rStyle w:val="Hipervnculo"/>
                <w:noProof/>
                <w:lang w:val="en-US"/>
              </w:rPr>
              <w:t>Bibliografía</w:t>
            </w:r>
            <w:r w:rsidR="004F4ADC">
              <w:rPr>
                <w:noProof/>
                <w:webHidden/>
              </w:rPr>
              <w:tab/>
            </w:r>
            <w:r w:rsidR="004F4ADC">
              <w:rPr>
                <w:noProof/>
                <w:webHidden/>
              </w:rPr>
              <w:fldChar w:fldCharType="begin"/>
            </w:r>
            <w:r w:rsidR="004F4ADC">
              <w:rPr>
                <w:noProof/>
                <w:webHidden/>
              </w:rPr>
              <w:instrText xml:space="preserve"> PAGEREF _Toc159172913 \h </w:instrText>
            </w:r>
            <w:r w:rsidR="004F4ADC">
              <w:rPr>
                <w:noProof/>
                <w:webHidden/>
              </w:rPr>
            </w:r>
            <w:r w:rsidR="004F4ADC">
              <w:rPr>
                <w:noProof/>
                <w:webHidden/>
              </w:rPr>
              <w:fldChar w:fldCharType="separate"/>
            </w:r>
            <w:r w:rsidR="004F4ADC">
              <w:rPr>
                <w:noProof/>
                <w:webHidden/>
              </w:rPr>
              <w:t>4</w:t>
            </w:r>
            <w:r w:rsidR="004F4ADC">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59172867"/>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59172868"/>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59172869"/>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59172870"/>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59172871"/>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59172872"/>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59172873"/>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59172874"/>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59172875"/>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59172876"/>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59172877"/>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59172878"/>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B869B0C"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0F7FB1">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7F5DAF49"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w:t>
      </w:r>
      <w:r w:rsidR="007013DD">
        <w:t>proponen</w:t>
      </w:r>
      <w:r w:rsidR="007013DD">
        <w:fldChar w:fldCharType="begin" w:fldLock="1"/>
      </w:r>
      <w:r w:rsidR="007013DD">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fldChar w:fldCharType="separate"/>
      </w:r>
      <w:r w:rsidR="007013DD" w:rsidRPr="001D5A62">
        <w:rPr>
          <w:noProof/>
        </w:rPr>
        <w:t>[8]</w:t>
      </w:r>
      <w:r w:rsidR="007013DD">
        <w:fldChar w:fldCharType="end"/>
      </w:r>
      <w:r w:rsidR="007013DD">
        <w:t xml:space="preserve">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 xml:space="preserve">con </w:t>
      </w:r>
      <w:r w:rsidRPr="00460128">
        <w:lastRenderedPageBreak/>
        <w:t>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04663342"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EBDB47C" w:rsidR="0063394D" w:rsidRPr="00C165E4" w:rsidRDefault="0063394D" w:rsidP="0063394D">
      <w:r>
        <w:t>En otro artícul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0F7FB1">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1D5A62" w:rsidRPr="006B134D">
        <w:rPr>
          <w:lang w:val="en-US"/>
        </w:rPr>
        <w:instrText>l and the</w:instrText>
      </w:r>
      <w:r w:rsidR="001D5A62" w:rsidRPr="001D5A62">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lang w:val="en-US"/>
        </w:rPr>
        <w:t>[13]</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1D5A62">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1D5A62" w:rsidRPr="001D5A62">
        <w:rPr>
          <w:noProof/>
          <w:lang w:val="en-US"/>
        </w:rPr>
        <w:t>[14]</w:t>
      </w:r>
      <w:r>
        <w:fldChar w:fldCharType="end"/>
      </w:r>
      <w:r w:rsidRPr="00456BA0">
        <w:rPr>
          <w:lang w:val="en-US"/>
        </w:rPr>
        <w:t xml:space="preserve"> </w:t>
      </w:r>
      <w:proofErr w:type="spellStart"/>
      <w:r w:rsidRPr="00165BA6">
        <w:rPr>
          <w:lang w:val="en-US"/>
        </w:rPr>
        <w:t>resultando</w:t>
      </w:r>
      <w:proofErr w:type="spellEnd"/>
      <w:r w:rsidRPr="00165BA6">
        <w:rPr>
          <w:lang w:val="en-US"/>
        </w:rPr>
        <w:t xml:space="preserve"> </w:t>
      </w:r>
      <w:proofErr w:type="spellStart"/>
      <w:r w:rsidRPr="00165BA6">
        <w:rPr>
          <w:lang w:val="en-US"/>
        </w:rPr>
        <w:t>en</w:t>
      </w:r>
      <w:proofErr w:type="spellEnd"/>
      <w:r w:rsidRPr="00456BA0">
        <w:rPr>
          <w:lang w:val="en-US"/>
        </w:rPr>
        <w:t xml:space="preserve"> NARX -QPSO</w:t>
      </w:r>
      <w:r>
        <w:fldChar w:fldCharType="begin" w:fldLock="1"/>
      </w:r>
      <w:r w:rsidR="001D5A62">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0F7FB1">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1D5A62" w:rsidRPr="001D5A62">
        <w:instrText>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6B134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6B134D" w:rsidRPr="001D5A62">
        <w:rPr>
          <w:noProof/>
        </w:rPr>
        <w:t>[13]</w:t>
      </w:r>
      <w:r w:rsidR="006B134D">
        <w:fldChar w:fldCharType="end"/>
      </w:r>
      <w:r>
        <w:t>.</w:t>
      </w:r>
    </w:p>
    <w:p w14:paraId="7EE713B5" w14:textId="77777777" w:rsidR="0063394D" w:rsidRDefault="0063394D" w:rsidP="0063394D"/>
    <w:p w14:paraId="01EC1160" w14:textId="317620BE" w:rsidR="0063394D" w:rsidRPr="007D58DB" w:rsidRDefault="0063394D" w:rsidP="0063394D">
      <w:r w:rsidRPr="007D58DB">
        <w:t>En otro artículo</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w:t>
      </w:r>
    </w:p>
    <w:p w14:paraId="586344D9" w14:textId="77777777" w:rsidR="0063394D" w:rsidRDefault="0063394D" w:rsidP="0063394D"/>
    <w:p w14:paraId="735522C8" w14:textId="0EA002D9" w:rsidR="0063394D" w:rsidRDefault="0063394D" w:rsidP="0063394D">
      <w:r>
        <w:t>También se propone en</w:t>
      </w:r>
      <w:r w:rsidR="00410C51">
        <w:t xml:space="preserve"> el</w:t>
      </w:r>
      <w:r>
        <w:t xml:space="preserve"> artículo</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B134D" w:rsidRPr="006B134D">
        <w:rPr>
          <w:noProof/>
        </w:rPr>
        <w:t>[16]</w:t>
      </w:r>
      <w:r>
        <w:fldChar w:fldCharType="end"/>
      </w:r>
      <w:r>
        <w:t xml:space="preserve"> el uso de un modelo combinado </w:t>
      </w:r>
    </w:p>
    <w:p w14:paraId="24243D5B" w14:textId="40BF58A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rsidR="0063394D">
        <w:fldChar w:fldCharType="separate"/>
      </w:r>
      <w:r w:rsidR="006B134D" w:rsidRPr="006B134D">
        <w:rPr>
          <w:noProof/>
        </w:rPr>
        <w:t>[16]</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Pr="006B134D">
        <w:rPr>
          <w:noProof/>
        </w:rPr>
        <w:t>[16]</w:t>
      </w:r>
      <w:r>
        <w:fldChar w:fldCharType="end"/>
      </w:r>
      <w:r w:rsidR="0063394D">
        <w:t>.</w:t>
      </w:r>
    </w:p>
    <w:p w14:paraId="1D5298B6" w14:textId="77777777" w:rsidR="0063394D" w:rsidRPr="007D58DB" w:rsidRDefault="0063394D" w:rsidP="0063394D"/>
    <w:p w14:paraId="04B950FE" w14:textId="017A84C3"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7974A2">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B134D" w:rsidRPr="006B134D">
        <w:rPr>
          <w:noProof/>
        </w:rPr>
        <w:t>[17]</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59172879"/>
      <w:r>
        <w:lastRenderedPageBreak/>
        <w:t>Evaluación de desempeño de los modelos predictivos</w:t>
      </w:r>
      <w:bookmarkEnd w:id="20"/>
    </w:p>
    <w:p w14:paraId="64AF9DA2" w14:textId="77777777" w:rsidR="0063394D" w:rsidRDefault="0063394D" w:rsidP="0063394D"/>
    <w:p w14:paraId="49584BA3" w14:textId="31648D69"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7974A2">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B134D" w:rsidRPr="006B134D">
        <w:rPr>
          <w:noProof/>
        </w:rPr>
        <w:t>[18]</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5796E72E"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1350BA05"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59172880"/>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2" w:name="_Toc159172881"/>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59172882"/>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4" w:name="_Toc159172883"/>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bookmarkStart w:id="25" w:name="_Toc159172884"/>
      <w:r>
        <w:t>Organigrama</w:t>
      </w:r>
      <w:r w:rsidR="0058061C">
        <w:t xml:space="preserve"> (</w:t>
      </w:r>
      <w:r w:rsidR="0058061C" w:rsidRPr="0058061C">
        <w:rPr>
          <w:highlight w:val="yellow"/>
        </w:rPr>
        <w:t>checar</w:t>
      </w:r>
      <w:r w:rsidR="0058061C">
        <w:t>)</w:t>
      </w:r>
      <w:bookmarkEnd w:id="25"/>
    </w:p>
    <w:p w14:paraId="3E968758" w14:textId="57A11482" w:rsidR="00E66E31" w:rsidRDefault="00E66E31" w:rsidP="00E66E31">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59172885"/>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59172886"/>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59172887"/>
      <w:r>
        <w:t>Materiales y Métodos</w:t>
      </w:r>
      <w:bookmarkEnd w:id="30"/>
    </w:p>
    <w:p w14:paraId="6825CEFD" w14:textId="77777777" w:rsidR="000E7255" w:rsidRDefault="000E7255" w:rsidP="000E7255"/>
    <w:p w14:paraId="0D82A3B8" w14:textId="2FEFD0DA" w:rsidR="000E7255" w:rsidRDefault="000E7255" w:rsidP="000E7255">
      <w:r>
        <w:t>Para el desarrollo del presente trabajo se utilizará la metodología CRISP-DM</w:t>
      </w:r>
      <w:r>
        <w:fldChar w:fldCharType="begin" w:fldLock="1"/>
      </w:r>
      <w:r w:rsidR="007974A2">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B134D" w:rsidRPr="006B134D">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7974A2">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B134D" w:rsidRPr="006B134D">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67BDD66F" w:rsidR="000E7255" w:rsidRDefault="0054508F" w:rsidP="00543796">
            <w:pPr>
              <w:jc w:val="center"/>
            </w:pPr>
            <w:r>
              <w:rPr>
                <w:color w:val="000000"/>
              </w:rPr>
              <w:t>2</w:t>
            </w:r>
            <w:r w:rsidR="000E7255">
              <w:rPr>
                <w:color w:val="000000"/>
              </w:rPr>
              <w:t xml:space="preserve">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20270AC7" w:rsidR="000E7255" w:rsidRDefault="0054508F" w:rsidP="00543796">
            <w:pPr>
              <w:jc w:val="center"/>
            </w:pPr>
            <w:r>
              <w:rPr>
                <w:color w:val="000000"/>
              </w:rPr>
              <w:t>6</w:t>
            </w:r>
            <w:r w:rsidR="000E7255">
              <w:rPr>
                <w:color w:val="000000"/>
              </w:rPr>
              <w:t xml:space="preserve">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52912926" w:rsidR="000E7255" w:rsidRDefault="0054508F" w:rsidP="00543796">
            <w:pPr>
              <w:jc w:val="center"/>
              <w:rPr>
                <w:color w:val="000000"/>
              </w:rPr>
            </w:pPr>
            <w:r>
              <w:rPr>
                <w:color w:val="000000"/>
              </w:rPr>
              <w:t>2</w:t>
            </w:r>
            <w:r w:rsidR="000E7255">
              <w:rPr>
                <w:color w:val="000000"/>
              </w:rPr>
              <w:t xml:space="preserve">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489CB1C9" w:rsidR="000E7255" w:rsidRDefault="0054508F" w:rsidP="00543796">
            <w:pPr>
              <w:jc w:val="center"/>
              <w:rPr>
                <w:color w:val="000000"/>
              </w:rPr>
            </w:pPr>
            <w:r>
              <w:rPr>
                <w:color w:val="000000"/>
              </w:rPr>
              <w:t>2</w:t>
            </w:r>
            <w:r w:rsidR="000E7255">
              <w:rPr>
                <w:color w:val="000000"/>
              </w:rPr>
              <w:t xml:space="preserve">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1A4B263C" w:rsidR="000E7255" w:rsidRDefault="0054508F" w:rsidP="00543796">
            <w:pPr>
              <w:jc w:val="center"/>
              <w:rPr>
                <w:color w:val="000000"/>
              </w:rPr>
            </w:pPr>
            <w:r>
              <w:rPr>
                <w:color w:val="000000"/>
              </w:rPr>
              <w:t>4</w:t>
            </w:r>
            <w:r w:rsidR="000E7255">
              <w:rPr>
                <w:color w:val="000000"/>
              </w:rPr>
              <w:t xml:space="preserve">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281346A6" w:rsidR="000E7255" w:rsidRDefault="0054508F" w:rsidP="00543796">
            <w:pPr>
              <w:jc w:val="center"/>
              <w:rPr>
                <w:color w:val="000000"/>
              </w:rPr>
            </w:pPr>
            <w:r>
              <w:rPr>
                <w:color w:val="000000"/>
              </w:rPr>
              <w:t>2</w:t>
            </w:r>
            <w:r w:rsidR="000E7255">
              <w:rPr>
                <w:color w:val="000000"/>
              </w:rPr>
              <w:t xml:space="preserve">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413CBB8" w:rsidR="000E7255" w:rsidRDefault="0054508F" w:rsidP="00543796">
            <w:pPr>
              <w:jc w:val="center"/>
              <w:rPr>
                <w:color w:val="000000"/>
              </w:rPr>
            </w:pPr>
            <w:r>
              <w:rPr>
                <w:color w:val="000000"/>
              </w:rPr>
              <w:t>22</w:t>
            </w:r>
            <w:r w:rsidR="000E7255">
              <w:rPr>
                <w:color w:val="000000"/>
              </w:rPr>
              <w:t xml:space="preserve">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31780598" w:rsidR="000E7255" w:rsidRDefault="0054508F" w:rsidP="00543796">
            <w:pPr>
              <w:jc w:val="center"/>
              <w:rPr>
                <w:color w:val="000000"/>
              </w:rPr>
            </w:pPr>
            <w:r>
              <w:rPr>
                <w:color w:val="000000"/>
              </w:rPr>
              <w:t>22</w:t>
            </w:r>
            <w:r w:rsidR="000E7255">
              <w:rPr>
                <w:color w:val="000000"/>
              </w:rPr>
              <w:t xml:space="preserve">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1" w:name="_Toc159172888"/>
      <w:r>
        <w:t>Herramientas y Materiales</w:t>
      </w:r>
      <w:bookmarkEnd w:id="31"/>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59172889"/>
      <w:r>
        <w:t>Python</w:t>
      </w:r>
      <w:bookmarkEnd w:id="32"/>
    </w:p>
    <w:p w14:paraId="7BDE5176" w14:textId="77777777" w:rsidR="00D46505" w:rsidRDefault="00D46505" w:rsidP="00D46505"/>
    <w:p w14:paraId="1AE80631" w14:textId="29539E24"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7974A2">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B134D" w:rsidRPr="006B134D">
        <w:rPr>
          <w:noProof/>
        </w:rPr>
        <w:t>[21]</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3" w:name="_Toc159172890"/>
      <w:r>
        <w:t>Google Drive</w:t>
      </w:r>
      <w:bookmarkEnd w:id="33"/>
    </w:p>
    <w:p w14:paraId="27F8C327" w14:textId="77777777" w:rsidR="00DC6255" w:rsidRDefault="00DC6255" w:rsidP="00DC6255"/>
    <w:p w14:paraId="0D6380C5" w14:textId="737651D4"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7974A2">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B134D" w:rsidRPr="006B134D">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59172891"/>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1C2973FA"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7974A2">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3]","plainTextFormattedCitation":"[23]","previouslyFormattedCitation":"[23]"},"properties":{"noteIndex":0},"schema":"https://github.com/citation-style-language/schema/raw/master/csl-citation.json"}</w:instrText>
      </w:r>
      <w:r>
        <w:fldChar w:fldCharType="separate"/>
      </w:r>
      <w:r w:rsidR="006B134D" w:rsidRPr="006B134D">
        <w:rPr>
          <w:noProof/>
        </w:rPr>
        <w:t>[23]</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5" w:name="_Toc159172892"/>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5"/>
    </w:p>
    <w:p w14:paraId="677B4183" w14:textId="77777777" w:rsidR="00336F02" w:rsidRDefault="00336F02" w:rsidP="00336F02"/>
    <w:p w14:paraId="4B4667E7" w14:textId="497314CE"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7974A2">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6B134D" w:rsidRPr="006B134D">
        <w:rPr>
          <w:noProof/>
        </w:rPr>
        <w:t>[24]</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59172893"/>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3FA15BD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7974A2">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6B134D" w:rsidRPr="006B134D">
        <w:rPr>
          <w:noProof/>
        </w:rPr>
        <w:t>[24]</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7" w:name="_Toc159172894"/>
      <w:r>
        <w:t>Word</w:t>
      </w:r>
      <w:bookmarkEnd w:id="37"/>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8" w:name="_Toc159172895"/>
      <w:r>
        <w:t>Excel</w:t>
      </w:r>
      <w:bookmarkEnd w:id="38"/>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39" w:name="_Toc159172896"/>
      <w:proofErr w:type="spellStart"/>
      <w:r>
        <w:lastRenderedPageBreak/>
        <w:t>Numpy</w:t>
      </w:r>
      <w:bookmarkEnd w:id="39"/>
      <w:proofErr w:type="spellEnd"/>
    </w:p>
    <w:p w14:paraId="19ABBB3F" w14:textId="77777777" w:rsidR="005A5EA4" w:rsidRPr="005A5EA4" w:rsidRDefault="005A5EA4" w:rsidP="005A5EA4"/>
    <w:p w14:paraId="41D45D2B" w14:textId="03114CD8"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7974A2">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5]","plainTextFormattedCitation":"[25]","previouslyFormattedCitation":"[25]"},"properties":{"noteIndex":0},"schema":"https://github.com/citation-style-language/schema/raw/master/csl-citation.json"}</w:instrText>
      </w:r>
      <w:r>
        <w:fldChar w:fldCharType="separate"/>
      </w:r>
      <w:r w:rsidR="006B134D" w:rsidRPr="006B134D">
        <w:rPr>
          <w:noProof/>
        </w:rPr>
        <w:t>[25]</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59172897"/>
      <w:proofErr w:type="spellStart"/>
      <w:r>
        <w:t>Tensorflow</w:t>
      </w:r>
      <w:bookmarkEnd w:id="40"/>
      <w:proofErr w:type="spellEnd"/>
      <w:r>
        <w:t xml:space="preserve"> </w:t>
      </w:r>
    </w:p>
    <w:p w14:paraId="2D7705B8" w14:textId="51EE4E79" w:rsidR="00885917" w:rsidRDefault="00885917" w:rsidP="005A5EA4">
      <w:r>
        <w:t>Es una biblioteca según su documentación oficial es de código abierto para el aprendizaje automático</w:t>
      </w:r>
      <w:r>
        <w:fldChar w:fldCharType="begin" w:fldLock="1"/>
      </w:r>
      <w:r w:rsidR="007974A2">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fldChar w:fldCharType="separate"/>
      </w:r>
      <w:r w:rsidR="006B134D" w:rsidRPr="006B134D">
        <w:rPr>
          <w:noProof/>
        </w:rPr>
        <w:t>[26]</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59172898"/>
      <w:proofErr w:type="spellStart"/>
      <w:r>
        <w:t>Keras</w:t>
      </w:r>
      <w:bookmarkEnd w:id="41"/>
      <w:proofErr w:type="spellEnd"/>
    </w:p>
    <w:p w14:paraId="5A6A830C" w14:textId="77777777" w:rsidR="00E2064E" w:rsidRPr="00E2064E" w:rsidRDefault="00E2064E" w:rsidP="00E2064E"/>
    <w:p w14:paraId="05379878" w14:textId="6DFF4AA6"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7974A2">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rsidR="00621CD6">
        <w:fldChar w:fldCharType="separate"/>
      </w:r>
      <w:r w:rsidR="006B134D" w:rsidRPr="006B134D">
        <w:rPr>
          <w:noProof/>
        </w:rPr>
        <w:t>[26]</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59172899"/>
      <w:r>
        <w:t>Pandas</w:t>
      </w:r>
      <w:bookmarkEnd w:id="42"/>
    </w:p>
    <w:p w14:paraId="5FC19FE8" w14:textId="77777777" w:rsidR="00885917" w:rsidRDefault="00885917" w:rsidP="00885917"/>
    <w:p w14:paraId="5214D316" w14:textId="3F26DED9"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7974A2">
        <w:instrText>ADDIN CSL_CITATION {"citationItems":[{"id":"ITEM-1","itemData":{"URL":"https://pandas.pydata.org/about/","accessed":{"date-parts":[["2024","2","6"]]},"id":"ITEM-1","issued":{"date-parts":[["0"]]},"title":"About pandas","type":"webpage"},"uris":["http://www.mendeley.com/documents/?uuid=c68314b3-aa4a-4686-a043-3a31e5a9a362"]}],"mendeley":{"formattedCitation":"[27]","plainTextFormattedCitation":"[27]","previouslyFormattedCitation":"[27]"},"properties":{"noteIndex":0},"schema":"https://github.com/citation-style-language/schema/raw/master/csl-citation.json"}</w:instrText>
      </w:r>
      <w:r>
        <w:fldChar w:fldCharType="separate"/>
      </w:r>
      <w:r w:rsidR="006B134D" w:rsidRPr="006B134D">
        <w:rPr>
          <w:noProof/>
        </w:rPr>
        <w:t>[27]</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59172900"/>
      <w:proofErr w:type="spellStart"/>
      <w:r>
        <w:t>Matplotlib</w:t>
      </w:r>
      <w:bookmarkEnd w:id="43"/>
      <w:proofErr w:type="spellEnd"/>
    </w:p>
    <w:p w14:paraId="54F44378" w14:textId="77777777" w:rsidR="00320E68" w:rsidRPr="00320E68" w:rsidRDefault="00320E68" w:rsidP="00320E68"/>
    <w:p w14:paraId="31CA7E49" w14:textId="68496396"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7974A2">
        <w:instrText>ADDIN CSL_CITATION {"citationItems":[{"id":"ITEM-1","itemData":{"URL":"https://matplotlib.org/","accessed":{"date-parts":[["2024","2","6"]]},"id":"ITEM-1","issued":{"date-parts":[["0"]]},"title":"https://matplotlib.org/","type":"webpage"},"uris":["http://www.mendeley.com/documents/?uuid=40d547e4-cae3-4929-89b9-5bd844e9eeeb"]}],"mendeley":{"formattedCitation":"[28]","plainTextFormattedCitation":"[28]","previouslyFormattedCitation":"[28]"},"properties":{"noteIndex":0},"schema":"https://github.com/citation-style-language/schema/raw/master/csl-citation.json"}</w:instrText>
      </w:r>
      <w:r>
        <w:fldChar w:fldCharType="separate"/>
      </w:r>
      <w:r w:rsidR="006B134D" w:rsidRPr="006B134D">
        <w:rPr>
          <w:noProof/>
        </w:rPr>
        <w:t>[28]</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4" w:name="_Toc159172901"/>
      <w:r>
        <w:t xml:space="preserve">Google </w:t>
      </w:r>
      <w:proofErr w:type="spellStart"/>
      <w:r>
        <w:t>C</w:t>
      </w:r>
      <w:r w:rsidRPr="00D46505">
        <w:t>olaboratory</w:t>
      </w:r>
      <w:bookmarkEnd w:id="44"/>
      <w:proofErr w:type="spellEnd"/>
    </w:p>
    <w:p w14:paraId="270B9E83" w14:textId="77777777" w:rsidR="000F5A9B" w:rsidRDefault="000F5A9B" w:rsidP="000F5A9B"/>
    <w:p w14:paraId="53478519" w14:textId="4CCC700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7974A2">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29]","plainTextFormattedCitation":"[29]","previouslyFormattedCitation":"[29]"},"properties":{"noteIndex":0},"schema":"https://github.com/citation-style-language/schema/raw/master/csl-citation.json"}</w:instrText>
      </w:r>
      <w:r w:rsidR="001E70FF">
        <w:fldChar w:fldCharType="separate"/>
      </w:r>
      <w:r w:rsidR="006B134D" w:rsidRPr="006B134D">
        <w:rPr>
          <w:noProof/>
        </w:rPr>
        <w:t>[29]</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59172902"/>
      <w:proofErr w:type="spellStart"/>
      <w:r>
        <w:t>Git</w:t>
      </w:r>
      <w:bookmarkEnd w:id="45"/>
      <w:proofErr w:type="spellEnd"/>
    </w:p>
    <w:p w14:paraId="43324541" w14:textId="77777777" w:rsidR="00E2064E" w:rsidRDefault="00E2064E" w:rsidP="00E2064E"/>
    <w:p w14:paraId="7107C912" w14:textId="0E2D55F8"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7974A2">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8E36D9">
        <w:fldChar w:fldCharType="separate"/>
      </w:r>
      <w:r w:rsidR="006B134D" w:rsidRPr="006B134D">
        <w:rPr>
          <w:noProof/>
        </w:rPr>
        <w:t>[30]</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6" w:name="_Toc159172903"/>
      <w:proofErr w:type="spellStart"/>
      <w:r>
        <w:lastRenderedPageBreak/>
        <w:t>Hyperparametros</w:t>
      </w:r>
      <w:bookmarkEnd w:id="46"/>
      <w:proofErr w:type="spellEnd"/>
    </w:p>
    <w:p w14:paraId="2A5C82A2" w14:textId="77777777" w:rsidR="00077FA2" w:rsidRPr="00077FA2" w:rsidRDefault="00077FA2" w:rsidP="00077FA2"/>
    <w:p w14:paraId="145E31B2" w14:textId="671A9F6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7974A2">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1]","plainTextFormattedCitation":"[31]","previouslyFormattedCitation":"[31]"},"properties":{"noteIndex":0},"schema":"https://github.com/citation-style-language/schema/raw/master/csl-citation.json"}</w:instrText>
      </w:r>
      <w:r w:rsidR="00077FA2">
        <w:fldChar w:fldCharType="separate"/>
      </w:r>
      <w:r w:rsidR="006B134D" w:rsidRPr="006B134D">
        <w:rPr>
          <w:noProof/>
        </w:rPr>
        <w:t>[31]</w:t>
      </w:r>
      <w:r w:rsidR="00077FA2">
        <w:fldChar w:fldCharType="end"/>
      </w:r>
      <w:r w:rsidR="00077FA2">
        <w:t>.</w:t>
      </w:r>
    </w:p>
    <w:p w14:paraId="15A1C6BB" w14:textId="77777777" w:rsidR="0045107D" w:rsidRPr="0045107D" w:rsidRDefault="0045107D" w:rsidP="0045107D"/>
    <w:p w14:paraId="2D53F018" w14:textId="5E93EE7A" w:rsidR="00503E8E" w:rsidRDefault="00503E8E" w:rsidP="00D46505">
      <w:pPr>
        <w:pStyle w:val="Ttulo3"/>
        <w:numPr>
          <w:ilvl w:val="0"/>
          <w:numId w:val="13"/>
        </w:numPr>
        <w:ind w:left="284"/>
      </w:pPr>
      <w:bookmarkStart w:id="47" w:name="_Toc159172904"/>
      <w:proofErr w:type="spellStart"/>
      <w:r>
        <w:t>Epoch</w:t>
      </w:r>
      <w:bookmarkEnd w:id="47"/>
      <w:proofErr w:type="spellEnd"/>
    </w:p>
    <w:p w14:paraId="09747A3A" w14:textId="6FB98D35"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7974A2">
        <w:instrText>ADDIN CSL_CITATION {"citationItems":[{"id":"ITEM-1","itemData":{"URL":"https://keras.io/getting_started/faq/#","accessed":{"date-parts":[["2024","2","15"]]},"id":"ITEM-1","issued":{"date-parts":[["0"]]},"title":"Keras FAQ","type":"webpage"},"uris":["http://www.mendeley.com/documents/?uuid=6ef8e9d1-d6a7-4b29-b51f-37374faff8c3"]}],"mendeley":{"formattedCitation":"[32]","plainTextFormattedCitation":"[32]","previouslyFormattedCitation":"[32]"},"properties":{"noteIndex":0},"schema":"https://github.com/citation-style-language/schema/raw/master/csl-citation.json"}</w:instrText>
      </w:r>
      <w:r w:rsidR="00DD71EB">
        <w:fldChar w:fldCharType="separate"/>
      </w:r>
      <w:r w:rsidR="006B134D" w:rsidRPr="006B134D">
        <w:rPr>
          <w:noProof/>
        </w:rPr>
        <w:t>[32]</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59172905"/>
      <w:r>
        <w:t>Trial</w:t>
      </w:r>
      <w:bookmarkEnd w:id="48"/>
    </w:p>
    <w:p w14:paraId="648A486E" w14:textId="362E73B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t>hyperparámetros</w:t>
      </w:r>
      <w:proofErr w:type="spellEnd"/>
      <w:r w:rsidR="0045107D">
        <w:t>, es decir, en cada trial se evalúa una configuración diferente del modelo</w:t>
      </w:r>
      <w:r w:rsidR="0045107D">
        <w:fldChar w:fldCharType="begin" w:fldLock="1"/>
      </w:r>
      <w:r w:rsidR="007974A2">
        <w:instrText>ADDIN CSL_CITATION {"citationItems":[{"id":"ITEM-1","itemData":{"URL":"https://keras.io/api/keras_tuner/tuners/base_tuner/","accessed":{"date-parts":[["2024","2","15"]]},"id":"ITEM-1","issued":{"date-parts":[["0"]]},"title":"The base Tuner class","type":"webpage"},"uris":["http://www.mendeley.com/documents/?uuid=4b6aae34-e7cd-4ef3-b004-28e213b7cab5"]}],"mendeley":{"formattedCitation":"[33]","plainTextFormattedCitation":"[33]","previouslyFormattedCitation":"[33]"},"properties":{"noteIndex":0},"schema":"https://github.com/citation-style-language/schema/raw/master/csl-citation.json"}</w:instrText>
      </w:r>
      <w:r w:rsidR="0045107D">
        <w:fldChar w:fldCharType="separate"/>
      </w:r>
      <w:r w:rsidR="006B134D" w:rsidRPr="006B134D">
        <w:rPr>
          <w:noProof/>
        </w:rPr>
        <w:t>[33]</w:t>
      </w:r>
      <w:r w:rsidR="0045107D">
        <w:fldChar w:fldCharType="end"/>
      </w:r>
      <w:r w:rsidR="0045107D">
        <w:t>.</w:t>
      </w:r>
    </w:p>
    <w:p w14:paraId="12A8C452" w14:textId="77777777" w:rsidR="00DD71EB" w:rsidRPr="00503E8E" w:rsidRDefault="00DD71EB" w:rsidP="00503E8E"/>
    <w:p w14:paraId="423EED99" w14:textId="4B750D4A" w:rsidR="008A184D" w:rsidRDefault="008A184D" w:rsidP="00D46505">
      <w:pPr>
        <w:pStyle w:val="Ttulo3"/>
        <w:numPr>
          <w:ilvl w:val="0"/>
          <w:numId w:val="13"/>
        </w:numPr>
        <w:ind w:left="284"/>
      </w:pPr>
      <w:bookmarkStart w:id="49" w:name="_Toc159172906"/>
      <w:r>
        <w:t>GRU</w:t>
      </w:r>
      <w:bookmarkEnd w:id="49"/>
    </w:p>
    <w:p w14:paraId="75880E6C" w14:textId="77777777" w:rsidR="00503E8E" w:rsidRPr="00503E8E" w:rsidRDefault="00503E8E" w:rsidP="00503E8E"/>
    <w:p w14:paraId="648BA064" w14:textId="77777777" w:rsidR="008A184D" w:rsidRPr="008A184D" w:rsidRDefault="008A184D" w:rsidP="008A184D"/>
    <w:p w14:paraId="4114DD0B" w14:textId="2A59BD0A" w:rsidR="00B46272" w:rsidRDefault="00B46272" w:rsidP="00D46505">
      <w:pPr>
        <w:pStyle w:val="Ttulo3"/>
        <w:numPr>
          <w:ilvl w:val="0"/>
          <w:numId w:val="13"/>
        </w:numPr>
        <w:ind w:left="284"/>
      </w:pPr>
      <w:bookmarkStart w:id="50" w:name="_Toc159172907"/>
      <w:r>
        <w:t>Algoritmo</w:t>
      </w:r>
      <w:r>
        <w:t xml:space="preserve"> </w:t>
      </w:r>
      <w:proofErr w:type="spellStart"/>
      <w:r>
        <w:t>Bayesian</w:t>
      </w:r>
      <w:proofErr w:type="spellEnd"/>
      <w:r>
        <w:t xml:space="preserve"> </w:t>
      </w:r>
      <w:proofErr w:type="spellStart"/>
      <w:r>
        <w:t>Otimization</w:t>
      </w:r>
      <w:proofErr w:type="spellEnd"/>
    </w:p>
    <w:p w14:paraId="4FB60159" w14:textId="77777777" w:rsidR="00B46272" w:rsidRDefault="00B46272"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r>
        <w:t xml:space="preserve">Algoritmo </w:t>
      </w:r>
      <w:proofErr w:type="spellStart"/>
      <w:r>
        <w:t>Hyperband</w:t>
      </w:r>
      <w:proofErr w:type="spellEnd"/>
    </w:p>
    <w:p w14:paraId="1AEC1CED" w14:textId="77777777" w:rsidR="00B46272" w:rsidRPr="00B46272" w:rsidRDefault="00B46272" w:rsidP="00B46272"/>
    <w:p w14:paraId="145E8F92" w14:textId="77777777" w:rsidR="00B46272" w:rsidRPr="00B46272" w:rsidRDefault="00B46272" w:rsidP="00B46272"/>
    <w:p w14:paraId="0462F38C" w14:textId="5F7C5D51" w:rsidR="00B46272" w:rsidRDefault="00B46272" w:rsidP="00D46505">
      <w:pPr>
        <w:pStyle w:val="Ttulo3"/>
        <w:numPr>
          <w:ilvl w:val="0"/>
          <w:numId w:val="13"/>
        </w:numPr>
        <w:ind w:left="284"/>
      </w:pPr>
      <w:r>
        <w:t xml:space="preserve">Algoritmo </w:t>
      </w:r>
      <w:proofErr w:type="spellStart"/>
      <w:r>
        <w:t>Random</w:t>
      </w:r>
      <w:proofErr w:type="spellEnd"/>
      <w:r>
        <w:t xml:space="preserve"> </w:t>
      </w:r>
      <w:proofErr w:type="spellStart"/>
      <w:r>
        <w:t>Search</w:t>
      </w:r>
      <w:proofErr w:type="spellEnd"/>
    </w:p>
    <w:p w14:paraId="6F1E63F2" w14:textId="77777777" w:rsidR="00B46272" w:rsidRPr="00B46272" w:rsidRDefault="00B46272" w:rsidP="00B46272"/>
    <w:p w14:paraId="4345D501" w14:textId="77777777" w:rsidR="00B46272" w:rsidRPr="00B46272" w:rsidRDefault="00B46272" w:rsidP="00B46272"/>
    <w:p w14:paraId="44026F29" w14:textId="324BD188" w:rsidR="00D46505" w:rsidRDefault="00D46505" w:rsidP="00D46505">
      <w:pPr>
        <w:pStyle w:val="Ttulo3"/>
        <w:numPr>
          <w:ilvl w:val="0"/>
          <w:numId w:val="13"/>
        </w:numPr>
        <w:ind w:left="284"/>
      </w:pPr>
      <w:proofErr w:type="spellStart"/>
      <w:r>
        <w:t>G</w:t>
      </w:r>
      <w:r w:rsidRPr="00D46505">
        <w:t>ithub</w:t>
      </w:r>
      <w:bookmarkEnd w:id="50"/>
      <w:proofErr w:type="spellEnd"/>
    </w:p>
    <w:p w14:paraId="32339B08" w14:textId="77777777" w:rsidR="000F5A9B" w:rsidRPr="000F5A9B" w:rsidRDefault="000F5A9B" w:rsidP="000F5A9B"/>
    <w:p w14:paraId="5D6EA10C" w14:textId="06B5306F"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7974A2">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2925F9">
        <w:fldChar w:fldCharType="separate"/>
      </w:r>
      <w:r w:rsidR="006B134D" w:rsidRPr="006B134D">
        <w:rPr>
          <w:noProof/>
        </w:rPr>
        <w:t>[30]</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1" w:name="_Toc159172908"/>
      <w:r>
        <w:t>4.3 Comprensión de los datos</w:t>
      </w:r>
      <w:bookmarkEnd w:id="51"/>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633EC2A7" w:rsidR="00033C01" w:rsidRDefault="00033C01" w:rsidP="00033C01">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7974A2">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4]","plainTextFormattedCitation":"[34]","previouslyFormattedCitation":"[34]"},"properties":{"noteIndex":0},"schema":"https://github.com/citation-style-language/schema/raw/master/csl-citation.json"}</w:instrText>
      </w:r>
      <w:r>
        <w:fldChar w:fldCharType="separate"/>
      </w:r>
      <w:r w:rsidR="006B134D" w:rsidRPr="006B134D">
        <w:rPr>
          <w:noProof/>
        </w:rPr>
        <w:t>[34]</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2" w:name="_Toc159172909"/>
      <w:r>
        <w:t>4.3.1 Recolección de datos iniciales</w:t>
      </w:r>
      <w:bookmarkEnd w:id="52"/>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2"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3"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4"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0F7FB1" w:rsidP="00033C01">
            <w:hyperlink r:id="rId15"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0F7FB1" w:rsidP="00033C01">
            <w:hyperlink r:id="rId16"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0F7FB1" w:rsidP="00033C01">
            <w:hyperlink r:id="rId17"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0F7FB1" w:rsidP="008E7FD2">
            <w:hyperlink r:id="rId18"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0F7FB1" w:rsidP="008E7FD2">
            <w:hyperlink r:id="rId19"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0F7FB1" w:rsidP="008E7FD2">
            <w:hyperlink r:id="rId20"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1D0B1511"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w:t>
      </w:r>
      <w:r w:rsidR="00CA2963">
        <w:t>pueden</w:t>
      </w:r>
      <w:r>
        <w:t xml:space="preserve">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3" w:name="_Toc159172910"/>
      <w:r>
        <w:lastRenderedPageBreak/>
        <w:t xml:space="preserve">4.3.2 </w:t>
      </w:r>
      <w:r w:rsidRPr="005E390E">
        <w:t>Preparación de los datos</w:t>
      </w:r>
      <w:bookmarkEnd w:id="53"/>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1"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2"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0375B95D" w14:textId="6328435F" w:rsidR="000C4FB4" w:rsidRDefault="000C4FB4" w:rsidP="000C4FB4">
      <w:pPr>
        <w:pStyle w:val="Prrafodelista"/>
        <w:numPr>
          <w:ilvl w:val="0"/>
          <w:numId w:val="14"/>
        </w:numPr>
      </w:pPr>
      <w:r>
        <w:t>Vistas por Sistemas Operativos</w:t>
      </w:r>
    </w:p>
    <w:p w14:paraId="0F443C2A" w14:textId="5D0143DD" w:rsidR="000C4FB4" w:rsidRDefault="000C4FB4" w:rsidP="000C4FB4">
      <w:pPr>
        <w:pStyle w:val="Prrafodelista"/>
        <w:numPr>
          <w:ilvl w:val="0"/>
          <w:numId w:val="14"/>
        </w:numPr>
      </w:pPr>
      <w:r>
        <w:t xml:space="preserve">Vistas por Agrupación de canales predeterminados </w:t>
      </w:r>
    </w:p>
    <w:p w14:paraId="29C75258" w14:textId="77777777" w:rsidR="0028002D" w:rsidRDefault="0028002D" w:rsidP="0028002D">
      <w:pPr>
        <w:pStyle w:val="Prrafodelista"/>
        <w:numPr>
          <w:ilvl w:val="0"/>
          <w:numId w:val="14"/>
        </w:numPr>
      </w:pPr>
      <w:r w:rsidRPr="0028002D">
        <w:t xml:space="preserve">número de vistas de página </w:t>
      </w:r>
    </w:p>
    <w:p w14:paraId="77A13494" w14:textId="5EAEC4F8" w:rsidR="000C4FB4" w:rsidRDefault="000C4FB4" w:rsidP="0028002D">
      <w:pPr>
        <w:pStyle w:val="Prrafodelista"/>
        <w:numPr>
          <w:ilvl w:val="0"/>
          <w:numId w:val="14"/>
        </w:numPr>
      </w:pPr>
      <w:r>
        <w:t>Usuarios Nuevos</w:t>
      </w:r>
    </w:p>
    <w:p w14:paraId="26AA8D54" w14:textId="01CFBDE6" w:rsidR="000C4FB4" w:rsidRDefault="000C4FB4" w:rsidP="000C4FB4">
      <w:pPr>
        <w:pStyle w:val="Prrafodelista"/>
        <w:numPr>
          <w:ilvl w:val="0"/>
          <w:numId w:val="14"/>
        </w:numPr>
      </w:pPr>
      <w:r>
        <w:t>Usuarios</w:t>
      </w:r>
    </w:p>
    <w:p w14:paraId="4818E7ED" w14:textId="5E3335B3" w:rsidR="000C4FB4" w:rsidRDefault="000C4FB4" w:rsidP="000C4FB4">
      <w:pPr>
        <w:pStyle w:val="Prrafodelista"/>
        <w:numPr>
          <w:ilvl w:val="0"/>
          <w:numId w:val="14"/>
        </w:numPr>
      </w:pPr>
      <w:r>
        <w:t>Numero de Sesiones Por usuario</w:t>
      </w:r>
    </w:p>
    <w:p w14:paraId="335BA770" w14:textId="2B9A8DA4" w:rsidR="000C4FB4" w:rsidRDefault="000C4FB4" w:rsidP="000C4FB4">
      <w:pPr>
        <w:pStyle w:val="Prrafodelista"/>
        <w:numPr>
          <w:ilvl w:val="0"/>
          <w:numId w:val="14"/>
        </w:numPr>
      </w:pPr>
      <w:r>
        <w:t>Sesiones</w:t>
      </w:r>
    </w:p>
    <w:p w14:paraId="633896D5" w14:textId="25CDFFC5" w:rsidR="000C4FB4" w:rsidRDefault="000C4FB4" w:rsidP="000C4FB4">
      <w:pPr>
        <w:pStyle w:val="Prrafodelista"/>
        <w:numPr>
          <w:ilvl w:val="0"/>
          <w:numId w:val="14"/>
        </w:numPr>
      </w:pPr>
      <w:r>
        <w:t>Vistas por Categoría de dispositivo</w:t>
      </w:r>
    </w:p>
    <w:p w14:paraId="6AD9FC09" w14:textId="34103838" w:rsidR="000C4FB4" w:rsidRDefault="000C4FB4" w:rsidP="000C4FB4">
      <w:pPr>
        <w:pStyle w:val="Prrafodelista"/>
        <w:numPr>
          <w:ilvl w:val="0"/>
          <w:numId w:val="14"/>
        </w:numPr>
      </w:pP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208F03B0" w14:textId="77777777" w:rsidR="000C4FB4" w:rsidRPr="00CD7FDC" w:rsidRDefault="000C4FB4" w:rsidP="00CD7FDC">
      <w:pPr>
        <w:pStyle w:val="Prrafodelista"/>
        <w:numPr>
          <w:ilvl w:val="0"/>
          <w:numId w:val="14"/>
        </w:numPr>
      </w:pPr>
      <w:r w:rsidRPr="00CD7FDC">
        <w:t>Windows</w:t>
      </w:r>
    </w:p>
    <w:p w14:paraId="143EA1B3" w14:textId="77777777" w:rsidR="000C4FB4" w:rsidRPr="00CD7FDC" w:rsidRDefault="000C4FB4" w:rsidP="00CD7FDC">
      <w:pPr>
        <w:pStyle w:val="Prrafodelista"/>
        <w:numPr>
          <w:ilvl w:val="0"/>
          <w:numId w:val="14"/>
        </w:numPr>
      </w:pPr>
      <w:r w:rsidRPr="00CD7FDC">
        <w:t>Android</w:t>
      </w:r>
    </w:p>
    <w:p w14:paraId="2F87173D" w14:textId="77777777" w:rsidR="000C4FB4" w:rsidRPr="00CD7FDC" w:rsidRDefault="000C4FB4" w:rsidP="00CD7FDC">
      <w:pPr>
        <w:pStyle w:val="Prrafodelista"/>
        <w:numPr>
          <w:ilvl w:val="0"/>
          <w:numId w:val="14"/>
        </w:numPr>
      </w:pPr>
      <w:r w:rsidRPr="00CD7FDC">
        <w:t>Linux</w:t>
      </w:r>
    </w:p>
    <w:p w14:paraId="28CEB547" w14:textId="77777777" w:rsidR="000C4FB4" w:rsidRPr="00CD7FDC" w:rsidRDefault="000C4FB4" w:rsidP="00CD7FDC">
      <w:pPr>
        <w:pStyle w:val="Prrafodelista"/>
        <w:numPr>
          <w:ilvl w:val="0"/>
          <w:numId w:val="14"/>
        </w:numPr>
      </w:pPr>
      <w:r w:rsidRPr="00CD7FDC">
        <w:t>Macintosh</w:t>
      </w:r>
    </w:p>
    <w:p w14:paraId="3B7C03AC" w14:textId="77777777" w:rsidR="000C4FB4" w:rsidRPr="00CD7FDC" w:rsidRDefault="000C4FB4" w:rsidP="00CD7FDC">
      <w:pPr>
        <w:pStyle w:val="Prrafodelista"/>
        <w:numPr>
          <w:ilvl w:val="0"/>
          <w:numId w:val="14"/>
        </w:numPr>
      </w:pPr>
      <w:r w:rsidRPr="00CD7FDC">
        <w:t>Sistema operativo (</w:t>
      </w:r>
      <w:proofErr w:type="spellStart"/>
      <w:r w:rsidRPr="00CD7FDC">
        <w:t>not</w:t>
      </w:r>
      <w:proofErr w:type="spellEnd"/>
      <w:r w:rsidRPr="00CD7FDC">
        <w:t xml:space="preserve"> set)</w:t>
      </w:r>
    </w:p>
    <w:p w14:paraId="3AC4FBC3" w14:textId="77777777" w:rsidR="000C4FB4" w:rsidRPr="00CD7FDC" w:rsidRDefault="000C4FB4" w:rsidP="00CD7FDC">
      <w:pPr>
        <w:pStyle w:val="Prrafodelista"/>
        <w:numPr>
          <w:ilvl w:val="0"/>
          <w:numId w:val="14"/>
        </w:numPr>
      </w:pPr>
      <w:r w:rsidRPr="00CD7FDC">
        <w:t>iOS</w:t>
      </w:r>
    </w:p>
    <w:p w14:paraId="5B1F8194" w14:textId="77777777" w:rsidR="000C4FB4" w:rsidRPr="00CD7FDC" w:rsidRDefault="000C4FB4" w:rsidP="00CD7FDC">
      <w:pPr>
        <w:pStyle w:val="Prrafodelista"/>
        <w:numPr>
          <w:ilvl w:val="0"/>
          <w:numId w:val="14"/>
        </w:numPr>
      </w:pPr>
      <w:r w:rsidRPr="00CD7FDC">
        <w:t xml:space="preserve">Windows </w:t>
      </w:r>
      <w:proofErr w:type="spellStart"/>
      <w:r w:rsidRPr="00CD7FDC">
        <w:t>Phone</w:t>
      </w:r>
      <w:proofErr w:type="spellEnd"/>
    </w:p>
    <w:p w14:paraId="52E1B77C" w14:textId="77777777" w:rsidR="000C4FB4" w:rsidRPr="00CD7FDC" w:rsidRDefault="000C4FB4" w:rsidP="00CD7FDC">
      <w:pPr>
        <w:pStyle w:val="Prrafodelista"/>
        <w:numPr>
          <w:ilvl w:val="0"/>
          <w:numId w:val="14"/>
        </w:numPr>
      </w:pPr>
      <w:r w:rsidRPr="00CD7FDC">
        <w:t>Chrome OS</w:t>
      </w:r>
    </w:p>
    <w:p w14:paraId="76A9B6EB" w14:textId="77777777" w:rsidR="000C4FB4" w:rsidRPr="00CD7FDC" w:rsidRDefault="000C4FB4" w:rsidP="00CD7FDC">
      <w:pPr>
        <w:pStyle w:val="Prrafodelista"/>
        <w:numPr>
          <w:ilvl w:val="0"/>
          <w:numId w:val="14"/>
        </w:numPr>
      </w:pPr>
      <w:proofErr w:type="spellStart"/>
      <w:r w:rsidRPr="00CD7FDC">
        <w:t>Tizen</w:t>
      </w:r>
      <w:proofErr w:type="spellEnd"/>
    </w:p>
    <w:p w14:paraId="7F0CD075" w14:textId="77777777" w:rsidR="000C4FB4" w:rsidRPr="00CD7FDC" w:rsidRDefault="000C4FB4" w:rsidP="00CD7FDC">
      <w:pPr>
        <w:pStyle w:val="Prrafodelista"/>
        <w:numPr>
          <w:ilvl w:val="0"/>
          <w:numId w:val="14"/>
        </w:numPr>
      </w:pPr>
      <w:r w:rsidRPr="00CD7FDC">
        <w:t>Sistema operativo promedio</w:t>
      </w:r>
    </w:p>
    <w:p w14:paraId="3C1DA679" w14:textId="46015FB3" w:rsidR="000C4FB4" w:rsidRPr="00CD7FDC" w:rsidRDefault="000C4FB4" w:rsidP="00CD7FDC">
      <w:pPr>
        <w:pStyle w:val="Prrafodelista"/>
        <w:numPr>
          <w:ilvl w:val="0"/>
          <w:numId w:val="14"/>
        </w:numPr>
      </w:pPr>
      <w:r w:rsidRPr="00CD7FDC">
        <w:t xml:space="preserve">Sistema operativo </w:t>
      </w:r>
      <w:proofErr w:type="spellStart"/>
      <w:r w:rsidRPr="00CD7FDC">
        <w:t>std</w:t>
      </w:r>
      <w:proofErr w:type="spellEnd"/>
    </w:p>
    <w:p w14:paraId="3DC136E9" w14:textId="77777777" w:rsidR="000C4FB4" w:rsidRPr="000C4FB4" w:rsidRDefault="000C4FB4" w:rsidP="000C4FB4">
      <w:pPr>
        <w:pStyle w:val="Prrafodelista"/>
        <w:rPr>
          <w:rFonts w:ascii="Courier New" w:hAnsi="Courier New" w:cs="Courier New"/>
          <w:color w:val="212121"/>
          <w:sz w:val="21"/>
          <w:szCs w:val="21"/>
          <w:shd w:val="clear" w:color="auto" w:fill="FFFFFF"/>
          <w:lang w:val="en-US"/>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2281E367" w14:textId="77777777" w:rsidR="00396C45" w:rsidRPr="00396C45" w:rsidRDefault="00396C45" w:rsidP="00396C45">
      <w:pPr>
        <w:pStyle w:val="Prrafodelista"/>
        <w:numPr>
          <w:ilvl w:val="0"/>
          <w:numId w:val="17"/>
        </w:numPr>
        <w:rPr>
          <w:lang w:val="en-US"/>
        </w:rPr>
      </w:pPr>
      <w:r w:rsidRPr="00396C45">
        <w:rPr>
          <w:lang w:val="en-US"/>
        </w:rPr>
        <w:t>Organic Search</w:t>
      </w:r>
    </w:p>
    <w:p w14:paraId="65C3533F" w14:textId="77777777" w:rsidR="00396C45" w:rsidRPr="00396C45" w:rsidRDefault="00396C45" w:rsidP="00396C45">
      <w:pPr>
        <w:pStyle w:val="Prrafodelista"/>
        <w:numPr>
          <w:ilvl w:val="0"/>
          <w:numId w:val="17"/>
        </w:numPr>
        <w:rPr>
          <w:lang w:val="en-US"/>
        </w:rPr>
      </w:pPr>
      <w:r w:rsidRPr="00396C45">
        <w:rPr>
          <w:lang w:val="en-US"/>
        </w:rPr>
        <w:t>Social</w:t>
      </w:r>
    </w:p>
    <w:p w14:paraId="4563F903" w14:textId="77777777" w:rsidR="00396C45" w:rsidRPr="00396C45" w:rsidRDefault="00396C45" w:rsidP="00396C45">
      <w:pPr>
        <w:pStyle w:val="Prrafodelista"/>
        <w:numPr>
          <w:ilvl w:val="0"/>
          <w:numId w:val="17"/>
        </w:numPr>
        <w:rPr>
          <w:lang w:val="en-US"/>
        </w:rPr>
      </w:pPr>
      <w:r w:rsidRPr="00396C45">
        <w:rPr>
          <w:lang w:val="en-US"/>
        </w:rPr>
        <w:t>Direct</w:t>
      </w:r>
    </w:p>
    <w:p w14:paraId="4051D521" w14:textId="77777777" w:rsidR="00396C45" w:rsidRPr="00396C45" w:rsidRDefault="00396C45" w:rsidP="00396C45">
      <w:pPr>
        <w:pStyle w:val="Prrafodelista"/>
        <w:numPr>
          <w:ilvl w:val="0"/>
          <w:numId w:val="17"/>
        </w:numPr>
      </w:pPr>
      <w:proofErr w:type="spellStart"/>
      <w:r w:rsidRPr="00396C45">
        <w:t>Referral</w:t>
      </w:r>
      <w:proofErr w:type="spellEnd"/>
    </w:p>
    <w:p w14:paraId="2324EB47" w14:textId="77777777" w:rsidR="00396C45" w:rsidRDefault="00396C45" w:rsidP="00396C45">
      <w:pPr>
        <w:pStyle w:val="Prrafodelista"/>
        <w:numPr>
          <w:ilvl w:val="0"/>
          <w:numId w:val="17"/>
        </w:numPr>
      </w:pPr>
      <w:r>
        <w:t>Agrupación de canales predeterminada promedio</w:t>
      </w:r>
    </w:p>
    <w:p w14:paraId="6D522045" w14:textId="19C9DB2F" w:rsidR="00396C45" w:rsidRDefault="00396C45" w:rsidP="00396C45">
      <w:pPr>
        <w:pStyle w:val="Prrafodelista"/>
        <w:numPr>
          <w:ilvl w:val="0"/>
          <w:numId w:val="17"/>
        </w:numPr>
      </w:pPr>
      <w:r>
        <w:t xml:space="preserve">Agrupación de canales predeterminada </w:t>
      </w:r>
      <w:proofErr w:type="spellStart"/>
      <w:r>
        <w:t>std</w:t>
      </w:r>
      <w:proofErr w:type="spellEnd"/>
    </w:p>
    <w:p w14:paraId="4E8F94C3" w14:textId="77777777" w:rsidR="00396C45" w:rsidRDefault="00396C45" w:rsidP="005E390E"/>
    <w:p w14:paraId="60257A78" w14:textId="35AE68C4"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7974A2">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5]","plainTextFormattedCitation":"[35]","previouslyFormattedCitation":"[35]"},"properties":{"noteIndex":0},"schema":"https://github.com/citation-style-language/schema/raw/master/csl-citation.json"}</w:instrText>
      </w:r>
      <w:r w:rsidR="00CD7FDC">
        <w:fldChar w:fldCharType="separate"/>
      </w:r>
      <w:r w:rsidR="006B134D" w:rsidRPr="006B134D">
        <w:rPr>
          <w:noProof/>
        </w:rPr>
        <w:t>[35]</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5F91BC06" w14:textId="7F5FD343" w:rsidR="00CD7FDC" w:rsidRDefault="00CD7FDC" w:rsidP="00CD7FDC">
      <w:pPr>
        <w:pStyle w:val="Prrafodelista"/>
        <w:numPr>
          <w:ilvl w:val="0"/>
          <w:numId w:val="17"/>
        </w:numPr>
        <w:rPr>
          <w:lang w:val="en-US"/>
        </w:rPr>
      </w:pPr>
      <w:r>
        <w:rPr>
          <w:lang w:val="en-US"/>
        </w:rPr>
        <w:t>Mobile</w:t>
      </w:r>
    </w:p>
    <w:p w14:paraId="39704A65" w14:textId="4126D76C" w:rsidR="00CD7FDC" w:rsidRDefault="00CD7FDC" w:rsidP="00CD7FDC">
      <w:pPr>
        <w:pStyle w:val="Prrafodelista"/>
        <w:numPr>
          <w:ilvl w:val="0"/>
          <w:numId w:val="17"/>
        </w:numPr>
        <w:rPr>
          <w:lang w:val="en-US"/>
        </w:rPr>
      </w:pPr>
      <w:r>
        <w:rPr>
          <w:lang w:val="en-US"/>
        </w:rPr>
        <w:t>Desktop</w:t>
      </w:r>
    </w:p>
    <w:p w14:paraId="097809BA" w14:textId="6A80FB66" w:rsidR="00CD7FDC" w:rsidRPr="00CD7FDC" w:rsidRDefault="00CD7FDC" w:rsidP="00CD7FDC">
      <w:pPr>
        <w:pStyle w:val="Prrafodelista"/>
        <w:numPr>
          <w:ilvl w:val="0"/>
          <w:numId w:val="17"/>
        </w:numPr>
        <w:rPr>
          <w:lang w:val="en-US"/>
        </w:rPr>
      </w:pPr>
      <w:r>
        <w:rPr>
          <w:lang w:val="en-US"/>
        </w:rPr>
        <w:t>Tablet</w:t>
      </w:r>
    </w:p>
    <w:p w14:paraId="0D02A79B" w14:textId="77777777" w:rsidR="00CD7FDC" w:rsidRDefault="00CD7FDC" w:rsidP="00CD7FDC">
      <w:pPr>
        <w:pStyle w:val="Prrafodelista"/>
        <w:numPr>
          <w:ilvl w:val="0"/>
          <w:numId w:val="17"/>
        </w:numPr>
      </w:pPr>
      <w:r w:rsidRPr="00CD7FDC">
        <w:t>Categ</w:t>
      </w:r>
      <w:r>
        <w:t>oría de dispositivo promedio</w:t>
      </w:r>
    </w:p>
    <w:p w14:paraId="6CDBED05" w14:textId="2EC43598" w:rsidR="00CD7FDC" w:rsidRDefault="00CD7FDC" w:rsidP="00CD7FDC">
      <w:pPr>
        <w:pStyle w:val="Prrafodelista"/>
        <w:numPr>
          <w:ilvl w:val="0"/>
          <w:numId w:val="17"/>
        </w:numPr>
      </w:pP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5F30C085" w:rsidR="00B84D89" w:rsidRDefault="00CD7FDC" w:rsidP="00B84D89">
      <w:r>
        <w:t xml:space="preserve">Donde </w:t>
      </w:r>
      <w:r w:rsidRPr="00CD7FDC">
        <w:t>Mobile</w:t>
      </w:r>
      <w:r>
        <w:t>,</w:t>
      </w:r>
      <w:r w:rsidRPr="00CD7FDC">
        <w:t xml:space="preserve"> Desktop</w:t>
      </w:r>
      <w:r>
        <w:t>,</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7974A2">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36]","plainTextFormattedCitation":"[36]","previouslyFormattedCitation":"[36]"},"properties":{"noteIndex":0},"schema":"https://github.com/citation-style-language/schema/raw/master/csl-citation.json"}</w:instrText>
      </w:r>
      <w:r w:rsidR="00B84D89">
        <w:fldChar w:fldCharType="separate"/>
      </w:r>
      <w:r w:rsidR="006B134D" w:rsidRPr="006B134D">
        <w:rPr>
          <w:noProof/>
        </w:rPr>
        <w:t>[36]</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0FE08B67" w14:textId="77777777" w:rsidR="0028002D" w:rsidRDefault="0028002D" w:rsidP="0028002D">
      <w:pPr>
        <w:pStyle w:val="Prrafodelista"/>
        <w:numPr>
          <w:ilvl w:val="0"/>
          <w:numId w:val="14"/>
        </w:numPr>
      </w:pPr>
      <w:r w:rsidRPr="0028002D">
        <w:t xml:space="preserve">número de vistas de página </w:t>
      </w:r>
    </w:p>
    <w:p w14:paraId="4FDD02FA" w14:textId="3450A9E9" w:rsidR="00A31F16" w:rsidRDefault="00A31F16" w:rsidP="0028002D">
      <w:pPr>
        <w:pStyle w:val="Prrafodelista"/>
        <w:numPr>
          <w:ilvl w:val="0"/>
          <w:numId w:val="14"/>
        </w:numPr>
      </w:pPr>
      <w:r>
        <w:t>Usuarios Nuevos</w:t>
      </w:r>
    </w:p>
    <w:p w14:paraId="6CC808C9" w14:textId="77777777" w:rsidR="00A31F16" w:rsidRDefault="00A31F16" w:rsidP="00A31F16">
      <w:pPr>
        <w:pStyle w:val="Prrafodelista"/>
        <w:numPr>
          <w:ilvl w:val="0"/>
          <w:numId w:val="14"/>
        </w:numPr>
      </w:pPr>
      <w:r>
        <w:t>Usuarios</w:t>
      </w:r>
    </w:p>
    <w:p w14:paraId="5105EA4C" w14:textId="77777777" w:rsidR="00A31F16" w:rsidRDefault="00A31F16" w:rsidP="00A31F16">
      <w:pPr>
        <w:pStyle w:val="Prrafodelista"/>
        <w:numPr>
          <w:ilvl w:val="0"/>
          <w:numId w:val="14"/>
        </w:numPr>
      </w:pPr>
      <w:r>
        <w:t>Numero de Sesiones Por usuario</w:t>
      </w:r>
    </w:p>
    <w:p w14:paraId="6AFA595F" w14:textId="77777777" w:rsidR="00A31F16" w:rsidRDefault="00A31F16" w:rsidP="00A31F16">
      <w:pPr>
        <w:pStyle w:val="Prrafodelista"/>
        <w:numPr>
          <w:ilvl w:val="0"/>
          <w:numId w:val="14"/>
        </w:numPr>
      </w:pPr>
      <w:r>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478EDC1"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gramStart"/>
      <w:r>
        <w:rPr>
          <w:rFonts w:eastAsiaTheme="majorEastAsia"/>
        </w:rPr>
        <w:t>,El</w:t>
      </w:r>
      <w:proofErr w:type="spellEnd"/>
      <w:proofErr w:type="gramEnd"/>
      <w:r>
        <w:rPr>
          <w:rFonts w:eastAsiaTheme="majorEastAsia"/>
        </w:rPr>
        <w:t xml:space="preserve">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lastRenderedPageBreak/>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40F5D37D" w14:textId="126B34F2" w:rsidR="00C810EB" w:rsidRPr="00C810EB" w:rsidRDefault="00C810EB" w:rsidP="00C810EB">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p>
    <w:p w14:paraId="5C040AAE"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vistas de página</w:t>
      </w:r>
    </w:p>
    <w:p w14:paraId="7187109C" w14:textId="5EF0A7C9" w:rsidR="00C810EB" w:rsidRPr="00C810EB" w:rsidRDefault="00C810EB" w:rsidP="00C810EB">
      <w:pPr>
        <w:pStyle w:val="Prrafodelista"/>
        <w:numPr>
          <w:ilvl w:val="0"/>
          <w:numId w:val="18"/>
        </w:numPr>
        <w:rPr>
          <w:rFonts w:eastAsiaTheme="majorEastAsia"/>
        </w:rPr>
      </w:pPr>
      <w:r w:rsidRPr="00C810EB">
        <w:rPr>
          <w:rFonts w:eastAsiaTheme="majorEastAsia"/>
        </w:rPr>
        <w:t>Usuarios nuevos</w:t>
      </w:r>
    </w:p>
    <w:p w14:paraId="0B14CCB9" w14:textId="77777777" w:rsidR="00C810EB" w:rsidRPr="00C810EB" w:rsidRDefault="00C810EB" w:rsidP="00C810EB">
      <w:pPr>
        <w:pStyle w:val="Prrafodelista"/>
        <w:numPr>
          <w:ilvl w:val="0"/>
          <w:numId w:val="18"/>
        </w:numPr>
        <w:rPr>
          <w:rFonts w:eastAsiaTheme="majorEastAsia"/>
        </w:rPr>
      </w:pPr>
      <w:r w:rsidRPr="00C810EB">
        <w:rPr>
          <w:rFonts w:eastAsiaTheme="majorEastAsia"/>
        </w:rPr>
        <w:t>Usuarios</w:t>
      </w:r>
    </w:p>
    <w:p w14:paraId="0394B0B4"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sesiones por usuario</w:t>
      </w:r>
    </w:p>
    <w:p w14:paraId="49219D62" w14:textId="77777777" w:rsidR="00C810EB" w:rsidRPr="00C810EB" w:rsidRDefault="00C810EB" w:rsidP="00C810EB">
      <w:pPr>
        <w:pStyle w:val="Prrafodelista"/>
        <w:numPr>
          <w:ilvl w:val="0"/>
          <w:numId w:val="18"/>
        </w:numPr>
        <w:rPr>
          <w:rFonts w:eastAsiaTheme="majorEastAsia"/>
        </w:rPr>
      </w:pPr>
      <w:r w:rsidRPr="00C810EB">
        <w:rPr>
          <w:rFonts w:eastAsiaTheme="majorEastAsia"/>
        </w:rPr>
        <w:t>Sesiones</w:t>
      </w:r>
    </w:p>
    <w:p w14:paraId="43E07859" w14:textId="77777777" w:rsidR="00C810EB" w:rsidRPr="00C810EB" w:rsidRDefault="00C810EB" w:rsidP="00C810EB">
      <w:pPr>
        <w:pStyle w:val="Prrafodelista"/>
        <w:numPr>
          <w:ilvl w:val="0"/>
          <w:numId w:val="18"/>
        </w:numPr>
        <w:rPr>
          <w:rFonts w:eastAsiaTheme="majorEastAsia"/>
        </w:rPr>
      </w:pPr>
      <w:r w:rsidRPr="00C810EB">
        <w:rPr>
          <w:rFonts w:eastAsiaTheme="majorEastAsia"/>
        </w:rPr>
        <w:t>Argentina</w:t>
      </w:r>
    </w:p>
    <w:p w14:paraId="21F6AA23" w14:textId="210B8B4E" w:rsidR="00C810EB" w:rsidRPr="00C810EB" w:rsidRDefault="002872A1" w:rsidP="00C810EB">
      <w:pPr>
        <w:pStyle w:val="Prrafodelista"/>
        <w:numPr>
          <w:ilvl w:val="0"/>
          <w:numId w:val="18"/>
        </w:numPr>
        <w:rPr>
          <w:rFonts w:eastAsiaTheme="majorEastAsia"/>
        </w:rPr>
      </w:pPr>
      <w:r>
        <w:rPr>
          <w:rFonts w:eastAsiaTheme="majorEastAsia"/>
        </w:rPr>
        <w:t xml:space="preserve">Otros </w:t>
      </w:r>
      <w:proofErr w:type="spellStart"/>
      <w:r>
        <w:rPr>
          <w:rFonts w:eastAsiaTheme="majorEastAsia"/>
        </w:rPr>
        <w:t>Paises</w:t>
      </w:r>
      <w:proofErr w:type="spellEnd"/>
    </w:p>
    <w:p w14:paraId="3D28F8E9" w14:textId="65BECFE8" w:rsidR="00C810EB" w:rsidRPr="00C810EB" w:rsidRDefault="00C810EB" w:rsidP="00C810EB">
      <w:pPr>
        <w:pStyle w:val="Prrafodelista"/>
        <w:numPr>
          <w:ilvl w:val="0"/>
          <w:numId w:val="18"/>
        </w:numPr>
        <w:rPr>
          <w:rFonts w:eastAsiaTheme="majorEastAsia"/>
        </w:rPr>
      </w:pPr>
      <w:r w:rsidRPr="00C810EB">
        <w:rPr>
          <w:rFonts w:eastAsiaTheme="majorEastAsia"/>
        </w:rPr>
        <w:t>Mobile</w:t>
      </w:r>
    </w:p>
    <w:p w14:paraId="3A310F9F" w14:textId="34E51EC6" w:rsidR="00C810EB" w:rsidRDefault="00C810EB" w:rsidP="00C810EB">
      <w:pPr>
        <w:pStyle w:val="Prrafodelista"/>
        <w:numPr>
          <w:ilvl w:val="0"/>
          <w:numId w:val="18"/>
        </w:numPr>
        <w:rPr>
          <w:rFonts w:eastAsiaTheme="majorEastAsia"/>
        </w:rPr>
      </w:pPr>
      <w:r>
        <w:rPr>
          <w:rFonts w:eastAsiaTheme="majorEastAsia"/>
        </w:rPr>
        <w:t>Desktop</w:t>
      </w:r>
    </w:p>
    <w:p w14:paraId="640C9B25" w14:textId="34C3EB42" w:rsidR="00C810EB" w:rsidRDefault="00C810EB" w:rsidP="00C810EB">
      <w:pPr>
        <w:pStyle w:val="Prrafodelista"/>
        <w:numPr>
          <w:ilvl w:val="0"/>
          <w:numId w:val="18"/>
        </w:numPr>
        <w:rPr>
          <w:rFonts w:eastAsiaTheme="majorEastAsia"/>
        </w:rPr>
      </w:pPr>
      <w:r>
        <w:rPr>
          <w:rFonts w:eastAsiaTheme="majorEastAsia"/>
        </w:rPr>
        <w:t>Tablet</w:t>
      </w:r>
    </w:p>
    <w:p w14:paraId="35E41CBC" w14:textId="77777777" w:rsidR="00C810EB" w:rsidRDefault="00C810EB" w:rsidP="00C810EB">
      <w:pPr>
        <w:pStyle w:val="Prrafodelista"/>
        <w:numPr>
          <w:ilvl w:val="0"/>
          <w:numId w:val="18"/>
        </w:numPr>
        <w:rPr>
          <w:rFonts w:eastAsiaTheme="majorEastAsia"/>
        </w:rPr>
      </w:pPr>
      <w:r w:rsidRPr="00C810EB">
        <w:rPr>
          <w:rFonts w:eastAsiaTheme="majorEastAsia"/>
        </w:rPr>
        <w:t>Categ</w:t>
      </w:r>
      <w:r>
        <w:rPr>
          <w:rFonts w:eastAsiaTheme="majorEastAsia"/>
        </w:rPr>
        <w:t>oría de dispositivo promedio</w:t>
      </w:r>
    </w:p>
    <w:p w14:paraId="53BDA508" w14:textId="3FF5C563" w:rsidR="00C810EB" w:rsidRDefault="002872A1" w:rsidP="00C810EB">
      <w:pPr>
        <w:pStyle w:val="Prrafodelista"/>
        <w:numPr>
          <w:ilvl w:val="0"/>
          <w:numId w:val="18"/>
        </w:numPr>
        <w:rPr>
          <w:rFonts w:eastAsiaTheme="majorEastAsia"/>
        </w:rPr>
      </w:pPr>
      <w:r>
        <w:rPr>
          <w:rFonts w:eastAsiaTheme="majorEastAsia"/>
        </w:rPr>
        <w:t xml:space="preserve">Categoría de dispositivo </w:t>
      </w:r>
      <w:proofErr w:type="spellStart"/>
      <w:r>
        <w:rPr>
          <w:rFonts w:eastAsiaTheme="majorEastAsia"/>
        </w:rPr>
        <w:t>std</w:t>
      </w:r>
      <w:proofErr w:type="spellEnd"/>
    </w:p>
    <w:p w14:paraId="37CDC61A" w14:textId="77777777" w:rsidR="00C810EB" w:rsidRPr="00C810EB" w:rsidRDefault="00C810EB" w:rsidP="00C810EB">
      <w:pPr>
        <w:pStyle w:val="Prrafodelista"/>
        <w:numPr>
          <w:ilvl w:val="0"/>
          <w:numId w:val="18"/>
        </w:numPr>
        <w:rPr>
          <w:rFonts w:eastAsiaTheme="majorEastAsia"/>
        </w:rPr>
      </w:pPr>
      <w:r>
        <w:rPr>
          <w:rFonts w:eastAsiaTheme="majorEastAsia"/>
          <w:lang w:val="en-US"/>
        </w:rPr>
        <w:t>Windows</w:t>
      </w:r>
    </w:p>
    <w:p w14:paraId="6658F377" w14:textId="77777777" w:rsidR="00C810EB" w:rsidRPr="00C810EB" w:rsidRDefault="00C810EB" w:rsidP="00C810EB">
      <w:pPr>
        <w:pStyle w:val="Prrafodelista"/>
        <w:numPr>
          <w:ilvl w:val="0"/>
          <w:numId w:val="18"/>
        </w:numPr>
        <w:rPr>
          <w:rFonts w:eastAsiaTheme="majorEastAsia"/>
        </w:rPr>
      </w:pPr>
      <w:r>
        <w:rPr>
          <w:rFonts w:eastAsiaTheme="majorEastAsia"/>
          <w:lang w:val="en-US"/>
        </w:rPr>
        <w:t>Android</w:t>
      </w:r>
    </w:p>
    <w:p w14:paraId="2DD46DE5" w14:textId="77777777" w:rsidR="00C810EB" w:rsidRPr="00C810EB" w:rsidRDefault="00C810EB" w:rsidP="00C810EB">
      <w:pPr>
        <w:pStyle w:val="Prrafodelista"/>
        <w:numPr>
          <w:ilvl w:val="0"/>
          <w:numId w:val="18"/>
        </w:numPr>
        <w:rPr>
          <w:rFonts w:eastAsiaTheme="majorEastAsia"/>
        </w:rPr>
      </w:pPr>
      <w:r>
        <w:rPr>
          <w:rFonts w:eastAsiaTheme="majorEastAsia"/>
          <w:lang w:val="en-US"/>
        </w:rPr>
        <w:t>Linux</w:t>
      </w:r>
    </w:p>
    <w:p w14:paraId="0D4CB280" w14:textId="77777777" w:rsidR="00C810EB" w:rsidRPr="00C810EB" w:rsidRDefault="00C810EB" w:rsidP="00C810EB">
      <w:pPr>
        <w:pStyle w:val="Prrafodelista"/>
        <w:numPr>
          <w:ilvl w:val="0"/>
          <w:numId w:val="18"/>
        </w:numPr>
        <w:rPr>
          <w:rFonts w:eastAsiaTheme="majorEastAsia"/>
        </w:rPr>
      </w:pPr>
      <w:r>
        <w:rPr>
          <w:rFonts w:eastAsiaTheme="majorEastAsia"/>
          <w:lang w:val="en-US"/>
        </w:rPr>
        <w:t>Macintosh</w:t>
      </w:r>
    </w:p>
    <w:p w14:paraId="63A62EEC" w14:textId="77777777" w:rsidR="00C810EB" w:rsidRDefault="00C810EB" w:rsidP="00C810EB">
      <w:pPr>
        <w:pStyle w:val="Prrafodelista"/>
        <w:numPr>
          <w:ilvl w:val="0"/>
          <w:numId w:val="18"/>
        </w:numPr>
        <w:rPr>
          <w:rFonts w:eastAsiaTheme="majorEastAsia"/>
          <w:lang w:val="en-US"/>
        </w:rPr>
      </w:pPr>
      <w:r>
        <w:rPr>
          <w:rFonts w:eastAsiaTheme="majorEastAsia"/>
          <w:lang w:val="en-US"/>
        </w:rPr>
        <w:t xml:space="preserve">Sistema </w:t>
      </w:r>
      <w:proofErr w:type="spellStart"/>
      <w:r>
        <w:rPr>
          <w:rFonts w:eastAsiaTheme="majorEastAsia"/>
          <w:lang w:val="en-US"/>
        </w:rPr>
        <w:t>operativo</w:t>
      </w:r>
      <w:proofErr w:type="spellEnd"/>
      <w:r>
        <w:rPr>
          <w:rFonts w:eastAsiaTheme="majorEastAsia"/>
          <w:lang w:val="en-US"/>
        </w:rPr>
        <w:t xml:space="preserve"> (not set)</w:t>
      </w:r>
    </w:p>
    <w:p w14:paraId="5EEFDB14" w14:textId="0ED28DF3" w:rsidR="00C810EB" w:rsidRDefault="00C810EB" w:rsidP="00C810EB">
      <w:pPr>
        <w:pStyle w:val="Prrafodelista"/>
        <w:numPr>
          <w:ilvl w:val="0"/>
          <w:numId w:val="18"/>
        </w:numPr>
        <w:rPr>
          <w:rFonts w:eastAsiaTheme="majorEastAsia"/>
          <w:lang w:val="en-US"/>
        </w:rPr>
      </w:pPr>
      <w:r>
        <w:rPr>
          <w:rFonts w:eastAsiaTheme="majorEastAsia"/>
          <w:lang w:val="en-US"/>
        </w:rPr>
        <w:t>iOS</w:t>
      </w:r>
    </w:p>
    <w:p w14:paraId="0CBF128D" w14:textId="77777777" w:rsidR="00C810EB" w:rsidRDefault="00C810EB" w:rsidP="00C810EB">
      <w:pPr>
        <w:pStyle w:val="Prrafodelista"/>
        <w:numPr>
          <w:ilvl w:val="0"/>
          <w:numId w:val="18"/>
        </w:numPr>
        <w:rPr>
          <w:rFonts w:eastAsiaTheme="majorEastAsia"/>
          <w:lang w:val="en-US"/>
        </w:rPr>
      </w:pPr>
      <w:r>
        <w:rPr>
          <w:rFonts w:eastAsiaTheme="majorEastAsia"/>
          <w:lang w:val="en-US"/>
        </w:rPr>
        <w:t>Windows Phone</w:t>
      </w:r>
    </w:p>
    <w:p w14:paraId="3C0A8F90" w14:textId="77777777" w:rsidR="00C810EB" w:rsidRDefault="00C810EB" w:rsidP="00C810EB">
      <w:pPr>
        <w:pStyle w:val="Prrafodelista"/>
        <w:numPr>
          <w:ilvl w:val="0"/>
          <w:numId w:val="18"/>
        </w:numPr>
        <w:rPr>
          <w:rFonts w:eastAsiaTheme="majorEastAsia"/>
          <w:lang w:val="en-US"/>
        </w:rPr>
      </w:pPr>
      <w:r>
        <w:rPr>
          <w:rFonts w:eastAsiaTheme="majorEastAsia"/>
          <w:lang w:val="en-US"/>
        </w:rPr>
        <w:t>Chrome OS</w:t>
      </w:r>
    </w:p>
    <w:p w14:paraId="7B374285" w14:textId="77777777" w:rsidR="00C810EB" w:rsidRPr="00C810EB" w:rsidRDefault="00C810EB" w:rsidP="00C810EB">
      <w:pPr>
        <w:pStyle w:val="Prrafodelista"/>
        <w:numPr>
          <w:ilvl w:val="0"/>
          <w:numId w:val="18"/>
        </w:numPr>
        <w:rPr>
          <w:rFonts w:eastAsiaTheme="majorEastAsia"/>
          <w:lang w:val="en-US"/>
        </w:rPr>
      </w:pPr>
      <w:r>
        <w:rPr>
          <w:rFonts w:eastAsiaTheme="majorEastAsia"/>
        </w:rPr>
        <w:t>Tizen</w:t>
      </w:r>
    </w:p>
    <w:p w14:paraId="3D684708" w14:textId="77777777" w:rsidR="00C810EB" w:rsidRPr="00C810EB" w:rsidRDefault="00C810EB" w:rsidP="00C810EB">
      <w:pPr>
        <w:pStyle w:val="Prrafodelista"/>
        <w:numPr>
          <w:ilvl w:val="0"/>
          <w:numId w:val="18"/>
        </w:numPr>
        <w:rPr>
          <w:rFonts w:eastAsiaTheme="majorEastAsia"/>
          <w:lang w:val="en-US"/>
        </w:rPr>
      </w:pPr>
      <w:r>
        <w:rPr>
          <w:rFonts w:eastAsiaTheme="majorEastAsia"/>
        </w:rPr>
        <w:t>Sistema operativo promedio</w:t>
      </w:r>
    </w:p>
    <w:p w14:paraId="4A551398" w14:textId="77777777" w:rsidR="00C810EB" w:rsidRPr="00C810EB" w:rsidRDefault="00C810EB" w:rsidP="00C810EB">
      <w:pPr>
        <w:pStyle w:val="Prrafodelista"/>
        <w:numPr>
          <w:ilvl w:val="0"/>
          <w:numId w:val="18"/>
        </w:numPr>
        <w:rPr>
          <w:rFonts w:eastAsiaTheme="majorEastAsia"/>
          <w:lang w:val="en-US"/>
        </w:rPr>
      </w:pPr>
      <w:r>
        <w:rPr>
          <w:rFonts w:eastAsiaTheme="majorEastAsia"/>
        </w:rPr>
        <w:lastRenderedPageBreak/>
        <w:t xml:space="preserve">Sistema operativo </w:t>
      </w:r>
      <w:proofErr w:type="spellStart"/>
      <w:r>
        <w:rPr>
          <w:rFonts w:eastAsiaTheme="majorEastAsia"/>
        </w:rPr>
        <w:t>std</w:t>
      </w:r>
      <w:proofErr w:type="spellEnd"/>
    </w:p>
    <w:p w14:paraId="773D5433" w14:textId="77777777" w:rsidR="00C810EB" w:rsidRDefault="00C810EB" w:rsidP="00C810EB">
      <w:pPr>
        <w:pStyle w:val="Prrafodelista"/>
        <w:numPr>
          <w:ilvl w:val="0"/>
          <w:numId w:val="18"/>
        </w:numPr>
        <w:rPr>
          <w:rFonts w:eastAsiaTheme="majorEastAsia"/>
          <w:lang w:val="en-US"/>
        </w:rPr>
      </w:pPr>
      <w:r>
        <w:rPr>
          <w:rFonts w:eastAsiaTheme="majorEastAsia"/>
          <w:lang w:val="en-US"/>
        </w:rPr>
        <w:t>Organic Search</w:t>
      </w:r>
    </w:p>
    <w:p w14:paraId="78B4F440" w14:textId="77777777" w:rsidR="00C810EB" w:rsidRDefault="00C810EB" w:rsidP="00C810EB">
      <w:pPr>
        <w:pStyle w:val="Prrafodelista"/>
        <w:numPr>
          <w:ilvl w:val="0"/>
          <w:numId w:val="18"/>
        </w:numPr>
        <w:rPr>
          <w:rFonts w:eastAsiaTheme="majorEastAsia"/>
          <w:lang w:val="en-US"/>
        </w:rPr>
      </w:pPr>
      <w:r>
        <w:rPr>
          <w:rFonts w:eastAsiaTheme="majorEastAsia"/>
          <w:lang w:val="en-US"/>
        </w:rPr>
        <w:t>Social</w:t>
      </w:r>
    </w:p>
    <w:p w14:paraId="79A71E3A" w14:textId="77777777" w:rsidR="00C810EB" w:rsidRDefault="00C810EB" w:rsidP="00C810EB">
      <w:pPr>
        <w:pStyle w:val="Prrafodelista"/>
        <w:numPr>
          <w:ilvl w:val="0"/>
          <w:numId w:val="18"/>
        </w:numPr>
        <w:rPr>
          <w:rFonts w:eastAsiaTheme="majorEastAsia"/>
          <w:lang w:val="en-US"/>
        </w:rPr>
      </w:pPr>
      <w:r>
        <w:rPr>
          <w:rFonts w:eastAsiaTheme="majorEastAsia"/>
          <w:lang w:val="en-US"/>
        </w:rPr>
        <w:t>Direct</w:t>
      </w:r>
    </w:p>
    <w:p w14:paraId="6446D6B3" w14:textId="77777777" w:rsidR="00C810EB" w:rsidRDefault="00C810EB" w:rsidP="00C810EB">
      <w:pPr>
        <w:pStyle w:val="Prrafodelista"/>
        <w:numPr>
          <w:ilvl w:val="0"/>
          <w:numId w:val="18"/>
        </w:numPr>
        <w:rPr>
          <w:rFonts w:eastAsiaTheme="majorEastAsia"/>
          <w:lang w:val="en-US"/>
        </w:rPr>
      </w:pPr>
      <w:r>
        <w:rPr>
          <w:rFonts w:eastAsiaTheme="majorEastAsia"/>
          <w:lang w:val="en-US"/>
        </w:rPr>
        <w:t>Referral</w:t>
      </w:r>
    </w:p>
    <w:p w14:paraId="48D4F581" w14:textId="77777777" w:rsidR="00C810EB" w:rsidRDefault="00C810EB" w:rsidP="00C810EB">
      <w:pPr>
        <w:pStyle w:val="Prrafodelista"/>
        <w:numPr>
          <w:ilvl w:val="0"/>
          <w:numId w:val="18"/>
        </w:numPr>
        <w:rPr>
          <w:rFonts w:eastAsiaTheme="majorEastAsia"/>
        </w:rPr>
      </w:pPr>
      <w:r w:rsidRPr="00C810EB">
        <w:rPr>
          <w:rFonts w:eastAsiaTheme="majorEastAsia"/>
        </w:rPr>
        <w:t>Agrupación de c</w:t>
      </w:r>
      <w:r>
        <w:rPr>
          <w:rFonts w:eastAsiaTheme="majorEastAsia"/>
        </w:rPr>
        <w:t>anales predeterminada promedio</w:t>
      </w:r>
    </w:p>
    <w:p w14:paraId="77C23A2E" w14:textId="77777777" w:rsidR="00C810EB" w:rsidRDefault="00C810EB" w:rsidP="00C810EB">
      <w:pPr>
        <w:pStyle w:val="Prrafodelista"/>
        <w:numPr>
          <w:ilvl w:val="0"/>
          <w:numId w:val="18"/>
        </w:numPr>
        <w:rPr>
          <w:rFonts w:eastAsiaTheme="majorEastAsia"/>
        </w:rPr>
      </w:pPr>
      <w:r w:rsidRPr="00C810EB">
        <w:rPr>
          <w:rFonts w:eastAsiaTheme="majorEastAsia"/>
        </w:rPr>
        <w:t>Agrupación d</w:t>
      </w:r>
      <w:r>
        <w:rPr>
          <w:rFonts w:eastAsiaTheme="majorEastAsia"/>
        </w:rPr>
        <w:t xml:space="preserve">e canales predeterminada </w:t>
      </w:r>
      <w:proofErr w:type="spellStart"/>
      <w:r>
        <w:rPr>
          <w:rFonts w:eastAsiaTheme="majorEastAsia"/>
        </w:rPr>
        <w:t>std</w:t>
      </w:r>
      <w:proofErr w:type="spellEnd"/>
    </w:p>
    <w:p w14:paraId="6CAF656C" w14:textId="3F9D0C95" w:rsidR="00C810EB" w:rsidRDefault="00C810EB" w:rsidP="00C810EB">
      <w:pPr>
        <w:pStyle w:val="Prrafodelista"/>
        <w:numPr>
          <w:ilvl w:val="0"/>
          <w:numId w:val="18"/>
        </w:numPr>
        <w:rPr>
          <w:rFonts w:eastAsiaTheme="majorEastAsia"/>
        </w:rPr>
      </w:pPr>
      <w:r>
        <w:rPr>
          <w:rFonts w:eastAsiaTheme="majorEastAsia"/>
        </w:rPr>
        <w:t>Mes</w:t>
      </w:r>
    </w:p>
    <w:p w14:paraId="61277CBF" w14:textId="77777777" w:rsidR="00C810EB" w:rsidRDefault="00C810EB" w:rsidP="00C810EB">
      <w:pPr>
        <w:pStyle w:val="Prrafodelista"/>
        <w:numPr>
          <w:ilvl w:val="0"/>
          <w:numId w:val="18"/>
        </w:numPr>
        <w:rPr>
          <w:rFonts w:eastAsiaTheme="majorEastAsia"/>
        </w:rPr>
      </w:pPr>
      <w:proofErr w:type="spellStart"/>
      <w:r w:rsidRPr="00C810EB">
        <w:rPr>
          <w:rFonts w:eastAsiaTheme="majorEastAsia"/>
        </w:rPr>
        <w:t>correlacion</w:t>
      </w:r>
      <w:proofErr w:type="spellEnd"/>
      <w:r w:rsidRPr="00C810EB">
        <w:rPr>
          <w:rFonts w:eastAsiaTheme="majorEastAsia"/>
        </w:rPr>
        <w:t xml:space="preserve"> a</w:t>
      </w:r>
      <w:r>
        <w:rPr>
          <w:rFonts w:eastAsiaTheme="majorEastAsia"/>
        </w:rPr>
        <w:t>nual</w:t>
      </w:r>
    </w:p>
    <w:p w14:paraId="3AC147FC" w14:textId="604B554F" w:rsidR="00C810EB" w:rsidRDefault="00C810EB" w:rsidP="00C810EB">
      <w:pPr>
        <w:pStyle w:val="Prrafodelista"/>
        <w:numPr>
          <w:ilvl w:val="0"/>
          <w:numId w:val="18"/>
        </w:numPr>
        <w:rPr>
          <w:rFonts w:eastAsiaTheme="majorEastAsia"/>
        </w:rPr>
      </w:pPr>
      <w:proofErr w:type="spellStart"/>
      <w:r>
        <w:rPr>
          <w:rFonts w:eastAsiaTheme="majorEastAsia"/>
        </w:rPr>
        <w:t>correlacion</w:t>
      </w:r>
      <w:proofErr w:type="spellEnd"/>
      <w:r>
        <w:rPr>
          <w:rFonts w:eastAsiaTheme="majorEastAsia"/>
        </w:rPr>
        <w:t xml:space="preserve"> Trimestral</w:t>
      </w:r>
    </w:p>
    <w:p w14:paraId="4827C956" w14:textId="77777777" w:rsidR="002872A1" w:rsidRDefault="002872A1" w:rsidP="002872A1">
      <w:pPr>
        <w:rPr>
          <w:rFonts w:eastAsiaTheme="majorEastAsia"/>
        </w:rPr>
      </w:pPr>
    </w:p>
    <w:p w14:paraId="4DCF1C4D" w14:textId="5013BE65" w:rsidR="002872A1" w:rsidRP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7974A2">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37]","plainTextFormattedCitation":"[37]","previouslyFormattedCitation":"[37]"},"properties":{"noteIndex":0},"schema":"https://github.com/citation-style-language/schema/raw/master/csl-citation.json"}</w:instrText>
      </w:r>
      <w:r>
        <w:rPr>
          <w:rFonts w:eastAsiaTheme="majorEastAsia"/>
        </w:rPr>
        <w:fldChar w:fldCharType="separate"/>
      </w:r>
      <w:r w:rsidR="006B134D" w:rsidRPr="006B134D">
        <w:rPr>
          <w:rFonts w:eastAsiaTheme="majorEastAsia"/>
          <w:noProof/>
        </w:rPr>
        <w:t>[37]</w:t>
      </w:r>
      <w:r>
        <w:rPr>
          <w:rFonts w:eastAsiaTheme="majorEastAsia"/>
        </w:rPr>
        <w:fldChar w:fldCharType="end"/>
      </w:r>
      <w:r>
        <w:rPr>
          <w:rFonts w:eastAsiaTheme="majorEastAsia"/>
        </w:rPr>
        <w:t xml:space="preserve"> solo se eligieron los datos que a nivel tanto conceptual como de medición, fueran más parecidos entre sí.</w:t>
      </w:r>
    </w:p>
    <w:p w14:paraId="7C6217B8" w14:textId="77777777" w:rsidR="00C810EB" w:rsidRDefault="00C810EB" w:rsidP="00033C01">
      <w:pPr>
        <w:rPr>
          <w:rFonts w:eastAsiaTheme="majorEastAsia"/>
        </w:rPr>
      </w:pPr>
    </w:p>
    <w:p w14:paraId="2B58BC7F" w14:textId="4B590FD2" w:rsidR="008A184D" w:rsidRDefault="008A184D" w:rsidP="008A184D">
      <w:pPr>
        <w:rPr>
          <w:rFonts w:eastAsiaTheme="majorEastAsia"/>
        </w:rPr>
      </w:pPr>
      <w:r>
        <w:rPr>
          <w:rFonts w:eastAsiaTheme="majorEastAsia"/>
        </w:rPr>
        <w:t xml:space="preserve">Finalmente se realizó una limpieza de los </w:t>
      </w:r>
      <w:proofErr w:type="spellStart"/>
      <w:r>
        <w:rPr>
          <w:rFonts w:eastAsiaTheme="majorEastAsia"/>
        </w:rPr>
        <w:t>outliers</w:t>
      </w:r>
      <w:proofErr w:type="spellEnd"/>
      <w:r>
        <w:rPr>
          <w:rFonts w:eastAsiaTheme="majorEastAsia"/>
        </w:rPr>
        <w:t xml:space="preserve"> detectados usando KNN</w:t>
      </w:r>
      <w:proofErr w:type="gramStart"/>
      <w:r>
        <w:rPr>
          <w:rFonts w:eastAsiaTheme="majorEastAsia"/>
        </w:rPr>
        <w:t>.(</w:t>
      </w:r>
      <w:proofErr w:type="gramEnd"/>
      <w:r w:rsidRPr="008A184D">
        <w:rPr>
          <w:rFonts w:eastAsiaTheme="majorEastAsia"/>
          <w:highlight w:val="yellow"/>
        </w:rPr>
        <w:t>describir en detalle o lo mando a anexo?)</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3"/>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4" w:name="_Toc159172911"/>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4"/>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5" w:name="_Toc159172912"/>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5"/>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gramStart"/>
      <w:r w:rsidRPr="00746E92">
        <w:rPr>
          <w:highlight w:val="yellow"/>
        </w:rPr>
        <w:t>nose</w:t>
      </w:r>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t>Hypertuner</w:t>
      </w:r>
      <w:proofErr w:type="spellEnd"/>
      <w:r>
        <w:t xml:space="preserve">, siendo los </w:t>
      </w:r>
      <w:proofErr w:type="spellStart"/>
      <w:r>
        <w:t>algortimos</w:t>
      </w:r>
      <w:proofErr w:type="spellEnd"/>
      <w:r>
        <w:t xml:space="preserve"> de </w:t>
      </w:r>
      <w:proofErr w:type="spellStart"/>
      <w:r>
        <w:t>H</w:t>
      </w:r>
      <w:r w:rsidR="00D17FCD">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77777777"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p>
    <w:p w14:paraId="7D089FDA" w14:textId="77777777" w:rsidR="00E06F71" w:rsidRDefault="00E06F71" w:rsidP="00503E8E"/>
    <w:p w14:paraId="4EE96063" w14:textId="77777777" w:rsidR="00E06F71" w:rsidRDefault="00E06F71" w:rsidP="00503E8E"/>
    <w:p w14:paraId="49333E94" w14:textId="4AE9D61C" w:rsid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0356E971" w14:textId="11D15664" w:rsidR="00CA2963" w:rsidRPr="00800CCD" w:rsidRDefault="00CA2963" w:rsidP="00503E8E">
      <w:pPr>
        <w:rPr>
          <w:b/>
        </w:rPr>
      </w:pPr>
      <w:r w:rsidRPr="00CA2963">
        <w:rPr>
          <w:b/>
          <w:highlight w:val="yellow"/>
        </w:rPr>
        <w:t>(</w:t>
      </w:r>
      <w:proofErr w:type="gramStart"/>
      <w:r w:rsidRPr="00CA2963">
        <w:rPr>
          <w:b/>
          <w:highlight w:val="yellow"/>
        </w:rPr>
        <w:t>esto</w:t>
      </w:r>
      <w:proofErr w:type="gramEnd"/>
      <w:r w:rsidRPr="00CA2963">
        <w:rPr>
          <w:b/>
          <w:highlight w:val="yellow"/>
        </w:rPr>
        <w:t xml:space="preserve"> lo tengo que definir antes?)</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55981475" w:rsidR="00A51A42" w:rsidRPr="003E3259" w:rsidRDefault="009E56D5" w:rsidP="00A51A42">
            <w:r w:rsidRPr="003E3259">
              <w:t xml:space="preserve">Se </w:t>
            </w:r>
            <w:r w:rsidR="00165BA6">
              <w:t>utiliza</w:t>
            </w:r>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1F7FC8A"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497ABF56" w:rsidR="00A51A42" w:rsidRPr="00165BA6" w:rsidRDefault="00165BA6" w:rsidP="00503E8E">
            <w:r w:rsidRPr="00165BA6">
              <w:t xml:space="preserve">Apaga un número aleatorio de </w:t>
            </w:r>
            <w:r>
              <w:t xml:space="preserve">conexiones recurrentes, para evitar el </w:t>
            </w:r>
            <w:proofErr w:type="spellStart"/>
            <w:r>
              <w:t>sobrenentrenamiento</w:t>
            </w:r>
            <w:proofErr w:type="spellEnd"/>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Default="00800CCD" w:rsidP="00503E8E"/>
    <w:p w14:paraId="5324F468" w14:textId="77777777" w:rsidR="000F7FB1" w:rsidRDefault="000F7FB1" w:rsidP="00503E8E"/>
    <w:p w14:paraId="4BC118F1" w14:textId="77777777" w:rsidR="000F7FB1" w:rsidRDefault="000F7FB1" w:rsidP="00503E8E"/>
    <w:p w14:paraId="49E6A340" w14:textId="77777777" w:rsidR="000F7FB1" w:rsidRPr="004D29E2" w:rsidRDefault="000F7FB1" w:rsidP="00503E8E"/>
    <w:p w14:paraId="6A2388E9" w14:textId="7A3A3DBF" w:rsidR="00E06F71" w:rsidRPr="004D29E2" w:rsidRDefault="00E06F71" w:rsidP="00503E8E">
      <w:pPr>
        <w:rPr>
          <w:b/>
        </w:rPr>
      </w:pPr>
      <w:r w:rsidRPr="004D29E2">
        <w:rPr>
          <w:b/>
        </w:rPr>
        <w:t>Evaluación</w:t>
      </w:r>
    </w:p>
    <w:p w14:paraId="76635248" w14:textId="77777777" w:rsidR="004D29E2" w:rsidRPr="004D29E2" w:rsidRDefault="004D29E2" w:rsidP="00503E8E">
      <w:pPr>
        <w:rPr>
          <w:b/>
        </w:rPr>
      </w:pPr>
    </w:p>
    <w:p w14:paraId="0A1DC29F" w14:textId="4A5421D1" w:rsidR="004D29E2" w:rsidRPr="004D29E2" w:rsidRDefault="007C0BEA" w:rsidP="00503E8E">
      <w:r>
        <w:t xml:space="preserve">En todos los modelos </w:t>
      </w:r>
      <w:r w:rsidR="004D29E2" w:rsidRPr="004D29E2">
        <w:t xml:space="preserve">probados </w:t>
      </w:r>
      <w:r>
        <w:t>si se</w:t>
      </w:r>
      <w:r w:rsidR="004D29E2" w:rsidRPr="004D29E2">
        <w:t xml:space="preserve"> toma 28 días anteriores como entrada</w:t>
      </w:r>
      <w:r>
        <w:t>,</w:t>
      </w:r>
      <w:r w:rsidR="004D29E2" w:rsidRPr="004D29E2">
        <w:t xml:space="preserve"> </w:t>
      </w:r>
      <w:r>
        <w:t>se</w:t>
      </w:r>
      <w:r w:rsidR="004D29E2" w:rsidRPr="004D29E2">
        <w:t xml:space="preserve"> tiene mejor desempeño en todos los algoritmos.</w:t>
      </w:r>
    </w:p>
    <w:p w14:paraId="5B587BB5" w14:textId="77777777" w:rsidR="004D29E2" w:rsidRPr="004D29E2" w:rsidRDefault="004D29E2" w:rsidP="00503E8E">
      <w:pPr>
        <w:rPr>
          <w:b/>
        </w:rPr>
      </w:pPr>
    </w:p>
    <w:tbl>
      <w:tblPr>
        <w:tblStyle w:val="Tablaconcuadrcula"/>
        <w:tblW w:w="0" w:type="auto"/>
        <w:tblLook w:val="04A0" w:firstRow="1" w:lastRow="0" w:firstColumn="1" w:lastColumn="0" w:noHBand="0" w:noVBand="1"/>
      </w:tblPr>
      <w:tblGrid>
        <w:gridCol w:w="4105"/>
        <w:gridCol w:w="4106"/>
      </w:tblGrid>
      <w:tr w:rsidR="000F7FB1" w:rsidRPr="004D29E2" w14:paraId="3ABD53C5" w14:textId="77777777" w:rsidTr="000F7FB1">
        <w:tc>
          <w:tcPr>
            <w:tcW w:w="4105" w:type="dxa"/>
          </w:tcPr>
          <w:p w14:paraId="7D3F6D3D" w14:textId="5AE90500" w:rsidR="000F7FB1" w:rsidRPr="004D29E2" w:rsidRDefault="00C23C0C" w:rsidP="004833B4">
            <w:r w:rsidRPr="004D29E2">
              <w:t>Algoritmo</w:t>
            </w:r>
          </w:p>
        </w:tc>
        <w:tc>
          <w:tcPr>
            <w:tcW w:w="4106" w:type="dxa"/>
          </w:tcPr>
          <w:p w14:paraId="054ECA8E" w14:textId="05127944" w:rsidR="000F7FB1" w:rsidRPr="004D29E2" w:rsidRDefault="000F7FB1" w:rsidP="004833B4">
            <w:r w:rsidRPr="004D29E2">
              <w:t>Desempeño en SMAPE</w:t>
            </w:r>
          </w:p>
        </w:tc>
      </w:tr>
      <w:tr w:rsidR="000F7FB1" w:rsidRPr="004D29E2" w14:paraId="47CDB3C5" w14:textId="77777777" w:rsidTr="000F7FB1">
        <w:tc>
          <w:tcPr>
            <w:tcW w:w="4105" w:type="dxa"/>
          </w:tcPr>
          <w:p w14:paraId="0C439086" w14:textId="0CC95E1C" w:rsidR="000F7FB1" w:rsidRPr="004D29E2" w:rsidRDefault="005B1196" w:rsidP="004833B4">
            <w:proofErr w:type="spellStart"/>
            <w:r w:rsidRPr="004D29E2">
              <w:t>Hyperband</w:t>
            </w:r>
            <w:proofErr w:type="spellEnd"/>
          </w:p>
        </w:tc>
        <w:tc>
          <w:tcPr>
            <w:tcW w:w="4106" w:type="dxa"/>
          </w:tcPr>
          <w:p w14:paraId="170C23FF" w14:textId="2FAB38BF" w:rsidR="000F7FB1" w:rsidRPr="004D29E2" w:rsidRDefault="004D29E2" w:rsidP="004833B4">
            <w:r w:rsidRPr="004D29E2">
              <w:t>0.07861421257257462</w:t>
            </w:r>
          </w:p>
        </w:tc>
      </w:tr>
      <w:tr w:rsidR="000F7FB1" w:rsidRPr="004D29E2" w14:paraId="3F310BA8" w14:textId="77777777" w:rsidTr="000F7FB1">
        <w:tc>
          <w:tcPr>
            <w:tcW w:w="4105" w:type="dxa"/>
          </w:tcPr>
          <w:p w14:paraId="39766701" w14:textId="3D2BD98D" w:rsidR="005B1196" w:rsidRPr="004D29E2" w:rsidRDefault="005B1196" w:rsidP="004833B4">
            <w:proofErr w:type="spellStart"/>
            <w:r w:rsidRPr="004D29E2">
              <w:t>Bayesian</w:t>
            </w:r>
            <w:proofErr w:type="spellEnd"/>
          </w:p>
        </w:tc>
        <w:tc>
          <w:tcPr>
            <w:tcW w:w="4106" w:type="dxa"/>
          </w:tcPr>
          <w:p w14:paraId="0E5A746C" w14:textId="190308B5" w:rsidR="000F7FB1" w:rsidRPr="004D29E2" w:rsidRDefault="00720630" w:rsidP="004833B4">
            <w:r w:rsidRPr="00720630">
              <w:t>0.07861771434545517</w:t>
            </w:r>
          </w:p>
        </w:tc>
      </w:tr>
      <w:tr w:rsidR="000F7FB1" w:rsidRPr="004D29E2" w14:paraId="490F3A8A" w14:textId="77777777" w:rsidTr="000F7FB1">
        <w:tc>
          <w:tcPr>
            <w:tcW w:w="4105" w:type="dxa"/>
          </w:tcPr>
          <w:p w14:paraId="5798FD41" w14:textId="5645BB75" w:rsidR="000F7FB1" w:rsidRPr="004D29E2" w:rsidRDefault="005B1196" w:rsidP="004833B4">
            <w:proofErr w:type="spellStart"/>
            <w:r w:rsidRPr="004D29E2">
              <w:t>Random</w:t>
            </w:r>
            <w:proofErr w:type="spellEnd"/>
            <w:r w:rsidRPr="004D29E2">
              <w:t xml:space="preserve"> </w:t>
            </w:r>
            <w:proofErr w:type="spellStart"/>
            <w:r w:rsidRPr="004D29E2">
              <w:t>Search</w:t>
            </w:r>
            <w:proofErr w:type="spellEnd"/>
          </w:p>
        </w:tc>
        <w:tc>
          <w:tcPr>
            <w:tcW w:w="4106" w:type="dxa"/>
          </w:tcPr>
          <w:p w14:paraId="23387C8F" w14:textId="08CCE14D" w:rsidR="000F7FB1" w:rsidRPr="004D29E2" w:rsidRDefault="00720630" w:rsidP="004833B4">
            <w:r w:rsidRPr="007C0BEA">
              <w:t>0.07861848175525665</w:t>
            </w:r>
          </w:p>
        </w:tc>
      </w:tr>
    </w:tbl>
    <w:p w14:paraId="28DC9912" w14:textId="56426876" w:rsidR="00503E8E" w:rsidRPr="004D29E2" w:rsidRDefault="00503E8E" w:rsidP="004833B4"/>
    <w:p w14:paraId="5B951004" w14:textId="4A6CC7F7" w:rsidR="008A184D" w:rsidRDefault="007C0BEA" w:rsidP="004833B4">
      <w:r>
        <w:t>Tabla 2 Desempeño de algoritmos tomando 28 días anteriores como entrada</w:t>
      </w:r>
    </w:p>
    <w:p w14:paraId="18A22732" w14:textId="77777777" w:rsidR="007C0BEA" w:rsidRDefault="007C0BEA" w:rsidP="004833B4"/>
    <w:p w14:paraId="1FC65B98" w14:textId="77777777" w:rsidR="007C0BEA" w:rsidRDefault="007C0BEA" w:rsidP="004833B4"/>
    <w:p w14:paraId="4F8D6B0B" w14:textId="2496C0A4" w:rsidR="007C0BEA" w:rsidRDefault="007C0BEA" w:rsidP="004833B4">
      <w:r>
        <w:t xml:space="preserve">Tomando el mejor modelo </w:t>
      </w:r>
      <w:proofErr w:type="spellStart"/>
      <w:r>
        <w:t>hyperband</w:t>
      </w:r>
      <w:proofErr w:type="spellEnd"/>
      <w:r>
        <w:t xml:space="preserve"> obtenido se aumentó la cantidad de </w:t>
      </w:r>
      <w:r w:rsidRPr="007C0BEA">
        <w:rPr>
          <w:highlight w:val="yellow"/>
        </w:rPr>
        <w:t>paciencia para la parada</w:t>
      </w:r>
      <w:r>
        <w:t xml:space="preserve">, y se le reentrenó por mas épocas, siendo 150 épocas, este modelo </w:t>
      </w:r>
      <w:r w:rsidR="00950292">
        <w:t>tendría</w:t>
      </w:r>
      <w:r>
        <w:t xml:space="preserve"> un desempeño de </w:t>
      </w:r>
      <w:r w:rsidR="00950292" w:rsidRPr="00CD7C7A">
        <w:t>0.07860194146633148</w:t>
      </w:r>
      <w:r w:rsidR="00950292">
        <w:t xml:space="preserve"> SMAPE, dado que la mejora fue ínfima este último se considera el mejor modelo obtenido. También, dado que 28 días era el límite superior respecto a días anteriores de entrada la red neuronal, se probó el algoritmo </w:t>
      </w:r>
      <w:proofErr w:type="spellStart"/>
      <w:r w:rsidR="00950292">
        <w:t>Hyperband</w:t>
      </w:r>
      <w:proofErr w:type="spellEnd"/>
      <w:r w:rsidR="00950292">
        <w:t xml:space="preserve"> aumentando la cantidad de días </w:t>
      </w:r>
      <w:r w:rsidR="00950292">
        <w:t>que tomaría como entrada</w:t>
      </w:r>
      <w:r w:rsidR="00950292">
        <w:t xml:space="preserve"> en 35 y 42, los modelos resultantes tuvieron un peor desempeño. </w:t>
      </w:r>
    </w:p>
    <w:p w14:paraId="4D33FBDA" w14:textId="77777777" w:rsidR="00CA2963" w:rsidRDefault="00CA2963" w:rsidP="004833B4"/>
    <w:p w14:paraId="0A6A55D7" w14:textId="77777777" w:rsidR="00CA2963" w:rsidRDefault="00CA2963" w:rsidP="004833B4"/>
    <w:p w14:paraId="2C6BDC78" w14:textId="6B7FCD8A" w:rsidR="00CA2963" w:rsidRDefault="00CA2963" w:rsidP="004833B4">
      <w:r>
        <w:t xml:space="preserve">Dado que la página web tenía tan pocas </w:t>
      </w:r>
      <w:bookmarkStart w:id="56" w:name="_GoBack"/>
      <w:bookmarkEnd w:id="56"/>
      <w:r w:rsidR="009174CB">
        <w:t>grandes</w:t>
      </w:r>
      <w:r>
        <w:t xml:space="preserve"> partes de los días caían dentro de la primera etiqueta del predictor </w:t>
      </w:r>
      <w:proofErr w:type="spellStart"/>
      <w:r>
        <w:t>flag</w:t>
      </w:r>
      <w:proofErr w:type="spellEnd"/>
      <w:r>
        <w:t xml:space="preserve"> de 35, esto hace que el modelo pronostique 35 como salida, por lo tanto para confirmar que no sea un error del entrenamiento.</w:t>
      </w:r>
    </w:p>
    <w:p w14:paraId="5E51A965" w14:textId="5AED4114" w:rsidR="00CA2963" w:rsidRDefault="00CA2963" w:rsidP="004833B4">
      <w:r>
        <w:t>Se realizaron otras pruebas donde se variaron los datos de entrenamiento y prueba respecto al tiempo donde se descartaron partes de los datos que eran solo 35 y se entrenó con más vistas, también una prueba donde se varió el porcentaje de entrenamiento y prueba en un 70-30.</w:t>
      </w:r>
    </w:p>
    <w:p w14:paraId="00E022BC" w14:textId="77777777" w:rsidR="00CA2963" w:rsidRDefault="00CA2963" w:rsidP="004833B4"/>
    <w:p w14:paraId="0F972519" w14:textId="77777777" w:rsidR="00CA2963" w:rsidRDefault="00CA2963" w:rsidP="004833B4"/>
    <w:p w14:paraId="7F50625A" w14:textId="77777777" w:rsidR="007C0BEA" w:rsidRPr="004D29E2" w:rsidRDefault="007C0BEA" w:rsidP="004833B4"/>
    <w:p w14:paraId="558147EA" w14:textId="77777777" w:rsidR="008A184D" w:rsidRPr="007C0BEA" w:rsidRDefault="008A184D" w:rsidP="004833B4"/>
    <w:p w14:paraId="0EFDBCB1" w14:textId="77777777" w:rsidR="00586985" w:rsidRPr="007C0BEA" w:rsidRDefault="00586985" w:rsidP="004833B4"/>
    <w:p w14:paraId="373C7C43" w14:textId="77777777" w:rsidR="00586985" w:rsidRPr="007C0BEA" w:rsidRDefault="00586985" w:rsidP="004833B4"/>
    <w:p w14:paraId="493DE8C8" w14:textId="77777777" w:rsidR="00C9563E" w:rsidRPr="007C0BEA" w:rsidRDefault="00C9563E" w:rsidP="004833B4"/>
    <w:p w14:paraId="510CFEF1" w14:textId="7A9D4986" w:rsidR="004833B4" w:rsidRPr="007C0BEA" w:rsidRDefault="004833B4">
      <w:pPr>
        <w:spacing w:after="160" w:line="259" w:lineRule="auto"/>
      </w:pPr>
      <w:r w:rsidRPr="007C0BEA">
        <w:br w:type="page"/>
      </w:r>
    </w:p>
    <w:p w14:paraId="3BC796AD" w14:textId="3D1EF5D4" w:rsidR="004833B4" w:rsidRPr="005A5EA4" w:rsidRDefault="00C016C7" w:rsidP="004833B4">
      <w:pPr>
        <w:pStyle w:val="Ttulo1"/>
        <w:rPr>
          <w:lang w:val="en-US"/>
        </w:rPr>
      </w:pPr>
      <w:bookmarkStart w:id="57" w:name="_Toc159172913"/>
      <w:proofErr w:type="spellStart"/>
      <w:r w:rsidRPr="005A5EA4">
        <w:rPr>
          <w:lang w:val="en-US"/>
        </w:rPr>
        <w:lastRenderedPageBreak/>
        <w:t>Bibliografía</w:t>
      </w:r>
      <w:bookmarkEnd w:id="57"/>
      <w:proofErr w:type="spellEnd"/>
    </w:p>
    <w:p w14:paraId="67C9A925" w14:textId="77777777" w:rsidR="00C016C7" w:rsidRPr="00893573" w:rsidRDefault="00C016C7" w:rsidP="00C016C7">
      <w:pPr>
        <w:rPr>
          <w:lang w:val="en-US"/>
        </w:rPr>
      </w:pPr>
    </w:p>
    <w:p w14:paraId="17DC43DC" w14:textId="50E6E070" w:rsidR="007974A2" w:rsidRPr="00165BA6" w:rsidRDefault="008B2A42" w:rsidP="007974A2">
      <w:pPr>
        <w:widowControl w:val="0"/>
        <w:autoSpaceDE w:val="0"/>
        <w:autoSpaceDN w:val="0"/>
        <w:adjustRightInd w:val="0"/>
        <w:ind w:left="640" w:hanging="640"/>
        <w:rPr>
          <w:noProof/>
          <w:lang w:val="en-US"/>
        </w:rPr>
      </w:pPr>
      <w:ins w:id="58"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7974A2" w:rsidRPr="00165BA6">
        <w:rPr>
          <w:noProof/>
          <w:lang w:val="en-US"/>
        </w:rPr>
        <w:t>[1]</w:t>
      </w:r>
      <w:r w:rsidR="007974A2" w:rsidRPr="00165BA6">
        <w:rPr>
          <w:noProof/>
          <w:lang w:val="en-US"/>
        </w:rPr>
        <w:tab/>
        <w:t xml:space="preserve">N. Petluri and E. Al-Masri, “Web Traffic Prediction of Wikipedia Pages,” </w:t>
      </w:r>
      <w:r w:rsidR="007974A2" w:rsidRPr="00165BA6">
        <w:rPr>
          <w:i/>
          <w:iCs/>
          <w:noProof/>
          <w:lang w:val="en-US"/>
        </w:rPr>
        <w:t>Proc. - 2018 IEEE Int. Conf. Big Data, Big Data 2018</w:t>
      </w:r>
      <w:r w:rsidR="007974A2" w:rsidRPr="00165BA6">
        <w:rPr>
          <w:noProof/>
          <w:lang w:val="en-US"/>
        </w:rPr>
        <w:t>, pp. 5427–5429, 2019, doi: 10.1109/BigData.2018.8622207.</w:t>
      </w:r>
    </w:p>
    <w:p w14:paraId="782404A4"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w:t>
      </w:r>
      <w:r w:rsidRPr="00165BA6">
        <w:rPr>
          <w:noProof/>
          <w:lang w:val="en-US"/>
        </w:rPr>
        <w:tab/>
        <w:t xml:space="preserve">D. Quoc Nguyen, M. Nguyet Phan, and I. Zelinka, “Periodic Time Series Forecasting with Bidirectional Long Short-Term Memory: Periodic Time Series Forecasting with Bidirectional LSTM,” </w:t>
      </w:r>
      <w:r w:rsidRPr="00165BA6">
        <w:rPr>
          <w:i/>
          <w:iCs/>
          <w:noProof/>
          <w:lang w:val="en-US"/>
        </w:rPr>
        <w:t>ACM Int. Conf. Proceeding Ser.</w:t>
      </w:r>
      <w:r w:rsidRPr="00165BA6">
        <w:rPr>
          <w:noProof/>
          <w:lang w:val="en-US"/>
        </w:rPr>
        <w:t>, pp. 60–64, 2021, doi: 10.1145/3453800.3453812.</w:t>
      </w:r>
    </w:p>
    <w:p w14:paraId="18D310D9"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w:t>
      </w:r>
      <w:r w:rsidRPr="00165BA6">
        <w:rPr>
          <w:noProof/>
          <w:lang w:val="en-US"/>
        </w:rPr>
        <w:tab/>
        <w:t>V. Kotu and B. Deshpande, “Chapter 12 - Time Series Forecasting,” V. Kotu and B. B. T.-D. S. (Second E. Deshpande, Eds. Morgan Kaufmann, 2019, pp. 395–445.</w:t>
      </w:r>
    </w:p>
    <w:p w14:paraId="743A25A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4]</w:t>
      </w:r>
      <w:r w:rsidRPr="00165BA6">
        <w:rPr>
          <w:noProof/>
          <w:lang w:val="en-US"/>
        </w:rPr>
        <w:tab/>
        <w:t xml:space="preserve">K. Zhou, W. Wang, L. Huang, and B. Liu, “Comparative study on the time series forecasting of web traffic based on statistical model and Generative Adversarial model,” </w:t>
      </w:r>
      <w:r w:rsidRPr="00165BA6">
        <w:rPr>
          <w:i/>
          <w:iCs/>
          <w:noProof/>
          <w:lang w:val="en-US"/>
        </w:rPr>
        <w:t>Knowledge-Based Syst.</w:t>
      </w:r>
      <w:r w:rsidRPr="00165BA6">
        <w:rPr>
          <w:noProof/>
          <w:lang w:val="en-US"/>
        </w:rPr>
        <w:t>, vol. 213, p. 106467, Feb. 2021, doi: 10.1016/J.KNOSYS.2020.106467.</w:t>
      </w:r>
    </w:p>
    <w:p w14:paraId="75C45DA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5]</w:t>
      </w:r>
      <w:r w:rsidRPr="00165BA6">
        <w:rPr>
          <w:noProof/>
          <w:lang w:val="en-US"/>
        </w:rPr>
        <w:tab/>
        <w:t xml:space="preserve">S. Hochreiter and J. Schmidhuber, “Long Short-Term Memory,” </w:t>
      </w:r>
      <w:r w:rsidRPr="00165BA6">
        <w:rPr>
          <w:i/>
          <w:iCs/>
          <w:noProof/>
          <w:lang w:val="en-US"/>
        </w:rPr>
        <w:t>Neural Comput.</w:t>
      </w:r>
      <w:r w:rsidRPr="00165BA6">
        <w:rPr>
          <w:noProof/>
          <w:lang w:val="en-US"/>
        </w:rPr>
        <w:t>, vol. 9, no. 8, pp. 1735–1780, Nov. 1997, doi: 10.1162/NECO.1997.9.8.1735.</w:t>
      </w:r>
    </w:p>
    <w:p w14:paraId="094A8B32"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6]</w:t>
      </w:r>
      <w:r w:rsidRPr="00165BA6">
        <w:rPr>
          <w:noProof/>
          <w:lang w:val="en-US"/>
        </w:rPr>
        <w:tab/>
        <w:t xml:space="preserve">K. Zhou, W. Wang, L. Huang, and B. Liu, “Comparative study on the time series forecasting of web traffic based on statistical model and Generative Adversarial model,” </w:t>
      </w:r>
      <w:r w:rsidRPr="00165BA6">
        <w:rPr>
          <w:i/>
          <w:iCs/>
          <w:noProof/>
          <w:lang w:val="en-US"/>
        </w:rPr>
        <w:t>Knowledge-Based Syst.</w:t>
      </w:r>
      <w:r w:rsidRPr="00165BA6">
        <w:rPr>
          <w:noProof/>
          <w:lang w:val="en-US"/>
        </w:rPr>
        <w:t>, vol. 213, Feb. 2021, doi: 10.1016/J.KNOSYS.2020.106467.</w:t>
      </w:r>
    </w:p>
    <w:p w14:paraId="0BCAAC73"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7]</w:t>
      </w:r>
      <w:r w:rsidRPr="00165BA6">
        <w:rPr>
          <w:noProof/>
          <w:lang w:val="en-US"/>
        </w:rPr>
        <w:tab/>
        <w:t>“Prophet: forecasting at scale.” https://research.facebook.com/blog/2017/2/prophet-forecasting-at-scale/ (accessed Oct. 24, 2020).</w:t>
      </w:r>
    </w:p>
    <w:p w14:paraId="79465C7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8]</w:t>
      </w:r>
      <w:r w:rsidRPr="00165BA6">
        <w:rPr>
          <w:noProof/>
          <w:lang w:val="en-US"/>
        </w:rPr>
        <w:tab/>
        <w:t xml:space="preserve">R. Casado-Vara, A. M. del Rey, D. Pérez-Palau, L. De-La-fuente-valentín, and J. M. Corchado, “Web Traffic Time Series Forecasting Using LSTM Neural Networks with Distributed Asynchronous Training,” </w:t>
      </w:r>
      <w:r w:rsidRPr="00165BA6">
        <w:rPr>
          <w:i/>
          <w:iCs/>
          <w:noProof/>
          <w:lang w:val="en-US"/>
        </w:rPr>
        <w:t>Math. 2021, Vol. 9, Page 421</w:t>
      </w:r>
      <w:r w:rsidRPr="00165BA6">
        <w:rPr>
          <w:noProof/>
          <w:lang w:val="en-US"/>
        </w:rPr>
        <w:t>, vol. 9, no. 4, p. 421, Feb. 2021, doi: 10.3390/MATH9040421.</w:t>
      </w:r>
    </w:p>
    <w:p w14:paraId="1B5727C4"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9]</w:t>
      </w:r>
      <w:r w:rsidRPr="00165BA6">
        <w:rPr>
          <w:noProof/>
          <w:lang w:val="en-US"/>
        </w:rPr>
        <w:tab/>
        <w:t xml:space="preserve">W. Wang and Y. Lu, “Analysis of the Mean Absolute Error (MAE) and the Root Mean Square Error (RMSE) in Assessing Rounding Model,” in </w:t>
      </w:r>
      <w:r w:rsidRPr="00165BA6">
        <w:rPr>
          <w:i/>
          <w:iCs/>
          <w:noProof/>
          <w:lang w:val="en-US"/>
        </w:rPr>
        <w:t>IOP Conference Series: Materials Science and Engineering</w:t>
      </w:r>
      <w:r w:rsidRPr="00165BA6">
        <w:rPr>
          <w:noProof/>
          <w:lang w:val="en-US"/>
        </w:rPr>
        <w:t>, 2018, vol. 324, no. 1, doi: 10.1088/1757-899X/324/1/012049.</w:t>
      </w:r>
    </w:p>
    <w:p w14:paraId="799D4385"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0]</w:t>
      </w:r>
      <w:r w:rsidRPr="00165BA6">
        <w:rPr>
          <w:noProof/>
          <w:lang w:val="en-US"/>
        </w:rPr>
        <w:tab/>
        <w:t xml:space="preserve">G. P. Meyer, “An Alternative Probabilistic Interpretation of the Huber Loss,” in </w:t>
      </w:r>
      <w:r w:rsidRPr="00165BA6">
        <w:rPr>
          <w:i/>
          <w:iCs/>
          <w:noProof/>
          <w:lang w:val="en-US"/>
        </w:rPr>
        <w:t>Proceedings of the IEEE Computer Society Conference on Computer Vision and Pattern Recognition</w:t>
      </w:r>
      <w:r w:rsidRPr="00165BA6">
        <w:rPr>
          <w:noProof/>
          <w:lang w:val="en-US"/>
        </w:rPr>
        <w:t>, 2021, pp. 5257–5265, doi: 10.1109/CVPR46437.2021.00522.</w:t>
      </w:r>
    </w:p>
    <w:p w14:paraId="213443C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1]</w:t>
      </w:r>
      <w:r w:rsidRPr="00165BA6">
        <w:rPr>
          <w:noProof/>
          <w:lang w:val="en-US"/>
        </w:rPr>
        <w:tab/>
        <w:t>“Web Traffic Time Series Forecasting,” 2017. https://www.kaggle.com/c/web-traffic-time-series-forecasting/discussion/39367 (accessed Oct. 12, 2022).</w:t>
      </w:r>
    </w:p>
    <w:p w14:paraId="6D19B3F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2]</w:t>
      </w:r>
      <w:r w:rsidRPr="00165BA6">
        <w:rPr>
          <w:noProof/>
          <w:lang w:val="en-US"/>
        </w:rPr>
        <w:tab/>
        <w:t>“Choosing the correct error metric: MAPE vs. sMAPE,” 2020. https://towardsdatascience.com/choosing-the-correct-error-metric-mape-vs-smape-5328dec53fac (accessed Oct. 12, 2022).</w:t>
      </w:r>
    </w:p>
    <w:p w14:paraId="0E19CFD1"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3]</w:t>
      </w:r>
      <w:r w:rsidRPr="00165BA6">
        <w:rPr>
          <w:noProof/>
          <w:lang w:val="en-US"/>
        </w:rPr>
        <w:tab/>
        <w:t>C. Kuranga and N. Pillay, “A comparative study of nonlinear regression and autoregressive techniques in hybrid with particle swarm optimization for time-</w:t>
      </w:r>
      <w:r w:rsidRPr="00165BA6">
        <w:rPr>
          <w:noProof/>
          <w:lang w:val="en-US"/>
        </w:rPr>
        <w:lastRenderedPageBreak/>
        <w:t xml:space="preserve">series forecasting,” </w:t>
      </w:r>
      <w:r w:rsidRPr="00165BA6">
        <w:rPr>
          <w:i/>
          <w:iCs/>
          <w:noProof/>
          <w:lang w:val="en-US"/>
        </w:rPr>
        <w:t>Expert Syst. Appl.</w:t>
      </w:r>
      <w:r w:rsidRPr="00165BA6">
        <w:rPr>
          <w:noProof/>
          <w:lang w:val="en-US"/>
        </w:rPr>
        <w:t>, vol. 190, Mar. 2022, doi: 10.1016/j.eswa.2021.116163.</w:t>
      </w:r>
    </w:p>
    <w:p w14:paraId="0F464AB0"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4]</w:t>
      </w:r>
      <w:r w:rsidRPr="00165BA6">
        <w:rPr>
          <w:noProof/>
          <w:lang w:val="en-US"/>
        </w:rPr>
        <w:tab/>
        <w:t xml:space="preserve">P. Khanarsa, A. Luangsodsai, K. Sinapiromsaran, I. F. Astachova, K. A. Makoviy, and Y. V Khitskova, “Possibilities for predicting the state of usability web resources,” </w:t>
      </w:r>
      <w:r w:rsidRPr="00165BA6">
        <w:rPr>
          <w:i/>
          <w:iCs/>
          <w:noProof/>
          <w:lang w:val="en-US"/>
        </w:rPr>
        <w:t>J. Phys. Conf. Ser.</w:t>
      </w:r>
      <w:r w:rsidRPr="00165BA6">
        <w:rPr>
          <w:noProof/>
          <w:lang w:val="en-US"/>
        </w:rPr>
        <w:t>, vol. 1902, no. 1, p. 012029, May 2021, doi: 10.1088/1742-6596/1902/1/012029.</w:t>
      </w:r>
    </w:p>
    <w:p w14:paraId="16ABF98A"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5]</w:t>
      </w:r>
      <w:r w:rsidRPr="00165BA6">
        <w:rPr>
          <w:noProof/>
          <w:lang w:val="en-US"/>
        </w:rPr>
        <w:tab/>
        <w:t>D. Deng, F. Karl, F. Hutter, B. Bischl, and M. Lindauer, “Efficient Automated Deep Learning for Time Series Forecasting,” 2022, Accessed: Oct. 04, 2022. [Online]. Available: https://github.com/automl/Auto-PyTorch.</w:t>
      </w:r>
    </w:p>
    <w:p w14:paraId="5E90CE11"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6]</w:t>
      </w:r>
      <w:r w:rsidRPr="00165BA6">
        <w:rPr>
          <w:noProof/>
          <w:lang w:val="en-US"/>
        </w:rPr>
        <w:tab/>
        <w:t xml:space="preserve">S. Xu, C. Han, and C. Ran, “A Time Series Combined Forecasting Model Based on Prophet-LGBM,” </w:t>
      </w:r>
      <w:r w:rsidRPr="00165BA6">
        <w:rPr>
          <w:i/>
          <w:iCs/>
          <w:noProof/>
          <w:lang w:val="en-US"/>
        </w:rPr>
        <w:t>ACM Int. Conf. Proceeding Ser.</w:t>
      </w:r>
      <w:r w:rsidRPr="00165BA6">
        <w:rPr>
          <w:noProof/>
          <w:lang w:val="en-US"/>
        </w:rPr>
        <w:t>, May 2021, doi: 10.1145/3469213.3470280.</w:t>
      </w:r>
    </w:p>
    <w:p w14:paraId="743E3F1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7]</w:t>
      </w:r>
      <w:r w:rsidRPr="00165BA6">
        <w:rPr>
          <w:noProof/>
          <w:lang w:val="en-US"/>
        </w:rPr>
        <w:tab/>
        <w:t>“The M3-Competition Database.” https://forecasters.org/resources/time-series-data/m3-competition/ (accessed Oct. 18, 2022).</w:t>
      </w:r>
    </w:p>
    <w:p w14:paraId="130711D3"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8]</w:t>
      </w:r>
      <w:r w:rsidRPr="00165BA6">
        <w:rPr>
          <w:noProof/>
          <w:lang w:val="en-US"/>
        </w:rPr>
        <w:tab/>
        <w:t>A. Botchkarev, “Performance Metrics (Error Measures) in Machine Learning Regression, Forecasting and Prognostics: Properties and Typology,” 2018, [Online]. Available: http://arxiv.org/abs/1809.03006.</w:t>
      </w:r>
    </w:p>
    <w:p w14:paraId="1143959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9]</w:t>
      </w:r>
      <w:r w:rsidRPr="00165BA6">
        <w:rPr>
          <w:noProof/>
          <w:lang w:val="en-US"/>
        </w:rPr>
        <w:tab/>
        <w:t xml:space="preserve">P. Chapman </w:t>
      </w:r>
      <w:r w:rsidRPr="00165BA6">
        <w:rPr>
          <w:i/>
          <w:iCs/>
          <w:noProof/>
          <w:lang w:val="en-US"/>
        </w:rPr>
        <w:t>et al.</w:t>
      </w:r>
      <w:r w:rsidRPr="00165BA6">
        <w:rPr>
          <w:noProof/>
          <w:lang w:val="en-US"/>
        </w:rPr>
        <w:t xml:space="preserve">, “CRISP-DM 1.0: Step-by-step data mining guide,” </w:t>
      </w:r>
      <w:r w:rsidRPr="00165BA6">
        <w:rPr>
          <w:i/>
          <w:iCs/>
          <w:noProof/>
          <w:lang w:val="en-US"/>
        </w:rPr>
        <w:t>SPSS inc</w:t>
      </w:r>
      <w:r w:rsidRPr="00165BA6">
        <w:rPr>
          <w:noProof/>
          <w:lang w:val="en-US"/>
        </w:rPr>
        <w:t>, vol. 9, no. 13, pp. 1–73, 2000.</w:t>
      </w:r>
    </w:p>
    <w:p w14:paraId="68CF3FD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0]</w:t>
      </w:r>
      <w:r w:rsidRPr="00165BA6">
        <w:rPr>
          <w:noProof/>
          <w:lang w:val="en-US"/>
        </w:rPr>
        <w:tab/>
        <w:t xml:space="preserve">C. Schröer, F. Kruse, and J. M. Gómez, “A systematic literature review on applying CRISP-DM process model,” </w:t>
      </w:r>
      <w:r w:rsidRPr="00165BA6">
        <w:rPr>
          <w:i/>
          <w:iCs/>
          <w:noProof/>
          <w:lang w:val="en-US"/>
        </w:rPr>
        <w:t>Procedia Comput. Sci.</w:t>
      </w:r>
      <w:r w:rsidRPr="00165BA6">
        <w:rPr>
          <w:noProof/>
          <w:lang w:val="en-US"/>
        </w:rPr>
        <w:t>, vol. 181, pp. 526–534, 2021, doi: 10.1016/J.PROCS.2021.01.199.</w:t>
      </w:r>
    </w:p>
    <w:p w14:paraId="71D1D1F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1]</w:t>
      </w:r>
      <w:r w:rsidRPr="00165BA6">
        <w:rPr>
          <w:noProof/>
          <w:lang w:val="en-US"/>
        </w:rPr>
        <w:tab/>
        <w:t>Python Software Foundation, “Python 3.12.1 documentation.” https://docs.python.org/3/ (accessed Feb. 02, 2024).</w:t>
      </w:r>
    </w:p>
    <w:p w14:paraId="19717C14" w14:textId="77777777" w:rsidR="007974A2" w:rsidRPr="007974A2" w:rsidRDefault="007974A2" w:rsidP="007974A2">
      <w:pPr>
        <w:widowControl w:val="0"/>
        <w:autoSpaceDE w:val="0"/>
        <w:autoSpaceDN w:val="0"/>
        <w:adjustRightInd w:val="0"/>
        <w:ind w:left="640" w:hanging="640"/>
        <w:rPr>
          <w:noProof/>
        </w:rPr>
      </w:pPr>
      <w:r w:rsidRPr="007974A2">
        <w:rPr>
          <w:noProof/>
        </w:rPr>
        <w:t>[22]</w:t>
      </w:r>
      <w:r w:rsidRPr="007974A2">
        <w:rPr>
          <w:noProof/>
        </w:rPr>
        <w:tab/>
        <w:t>Google, “Plataforma de archivos compartidos y almacenamiento personal en la nube - Google.” https://www.google.com/intl/es-419_ar/drive/ (accessed Feb. 02, 2024).</w:t>
      </w:r>
    </w:p>
    <w:p w14:paraId="31B1C257" w14:textId="77777777" w:rsidR="007974A2" w:rsidRPr="007974A2" w:rsidRDefault="007974A2" w:rsidP="007974A2">
      <w:pPr>
        <w:widowControl w:val="0"/>
        <w:autoSpaceDE w:val="0"/>
        <w:autoSpaceDN w:val="0"/>
        <w:adjustRightInd w:val="0"/>
        <w:ind w:left="640" w:hanging="640"/>
        <w:rPr>
          <w:noProof/>
        </w:rPr>
      </w:pPr>
      <w:r w:rsidRPr="007974A2">
        <w:rPr>
          <w:noProof/>
        </w:rPr>
        <w:t>[23]</w:t>
      </w:r>
      <w:r w:rsidRPr="007974A2">
        <w:rPr>
          <w:noProof/>
        </w:rPr>
        <w:tab/>
        <w:t>Google, “Ayuda de Google.” https://support.google.com/ (accessed Feb. 02, 2024).</w:t>
      </w:r>
    </w:p>
    <w:p w14:paraId="0B794A7E" w14:textId="77777777" w:rsidR="007974A2" w:rsidRPr="007974A2" w:rsidRDefault="007974A2" w:rsidP="007974A2">
      <w:pPr>
        <w:widowControl w:val="0"/>
        <w:autoSpaceDE w:val="0"/>
        <w:autoSpaceDN w:val="0"/>
        <w:adjustRightInd w:val="0"/>
        <w:ind w:left="640" w:hanging="640"/>
        <w:rPr>
          <w:noProof/>
        </w:rPr>
      </w:pPr>
      <w:r w:rsidRPr="007974A2">
        <w:rPr>
          <w:noProof/>
        </w:rPr>
        <w:t>[24]</w:t>
      </w:r>
      <w:r w:rsidRPr="007974A2">
        <w:rPr>
          <w:noProof/>
        </w:rPr>
        <w:tab/>
        <w:t xml:space="preserve">Google Lcc, “Ayuda de Google,” </w:t>
      </w:r>
      <w:r w:rsidRPr="007974A2">
        <w:rPr>
          <w:i/>
          <w:iCs/>
          <w:noProof/>
        </w:rPr>
        <w:t>Ayuda de Google</w:t>
      </w:r>
      <w:r w:rsidRPr="007974A2">
        <w:rPr>
          <w:noProof/>
        </w:rPr>
        <w:t>, 2023. https://support.google.com/.</w:t>
      </w:r>
    </w:p>
    <w:p w14:paraId="472B70C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5]</w:t>
      </w:r>
      <w:r w:rsidRPr="00165BA6">
        <w:rPr>
          <w:noProof/>
          <w:lang w:val="en-US"/>
        </w:rPr>
        <w:tab/>
        <w:t>Numpy.org, “NumPy Documentation.” https://numpy.org/doc/ (accessed Feb. 05, 2024).</w:t>
      </w:r>
    </w:p>
    <w:p w14:paraId="68936F0B" w14:textId="77777777" w:rsidR="007974A2" w:rsidRPr="007974A2" w:rsidRDefault="007974A2" w:rsidP="007974A2">
      <w:pPr>
        <w:widowControl w:val="0"/>
        <w:autoSpaceDE w:val="0"/>
        <w:autoSpaceDN w:val="0"/>
        <w:adjustRightInd w:val="0"/>
        <w:ind w:left="640" w:hanging="640"/>
        <w:rPr>
          <w:noProof/>
        </w:rPr>
      </w:pPr>
      <w:r w:rsidRPr="007974A2">
        <w:rPr>
          <w:noProof/>
        </w:rPr>
        <w:t>[26]</w:t>
      </w:r>
      <w:r w:rsidRPr="007974A2">
        <w:rPr>
          <w:noProof/>
        </w:rPr>
        <w:tab/>
        <w:t>Google Lcc, “TensorFlow es una plataforma de código abierto de extremo a extremo para el aprendizaje automático.” https://www.tensorflow.org/ (accessed Feb. 05, 2024).</w:t>
      </w:r>
    </w:p>
    <w:p w14:paraId="7B17DB8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7]</w:t>
      </w:r>
      <w:r w:rsidRPr="00165BA6">
        <w:rPr>
          <w:noProof/>
          <w:lang w:val="en-US"/>
        </w:rPr>
        <w:tab/>
        <w:t>“About pandas.” https://pandas.pydata.org/about/ (accessed Feb. 06, 2024).</w:t>
      </w:r>
    </w:p>
    <w:p w14:paraId="5D4D9E69"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8]</w:t>
      </w:r>
      <w:r w:rsidRPr="00165BA6">
        <w:rPr>
          <w:noProof/>
          <w:lang w:val="en-US"/>
        </w:rPr>
        <w:tab/>
        <w:t>“https://matplotlib.org/.” https://matplotlib.org/ (accessed Feb. 06, 2024).</w:t>
      </w:r>
    </w:p>
    <w:p w14:paraId="05C3105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9]</w:t>
      </w:r>
      <w:r w:rsidRPr="00165BA6">
        <w:rPr>
          <w:noProof/>
          <w:lang w:val="en-US"/>
        </w:rPr>
        <w:tab/>
        <w:t>Google, “Google Colab.” https://research.google.com/colaboratory (accessed Feb. 02, 2024).</w:t>
      </w:r>
    </w:p>
    <w:p w14:paraId="2757A10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0]</w:t>
      </w:r>
      <w:r w:rsidRPr="00165BA6">
        <w:rPr>
          <w:noProof/>
          <w:lang w:val="en-US"/>
        </w:rPr>
        <w:tab/>
        <w:t>GitHub, “Acerca de Git.” https://docs.github.com/es/get-started/using-git/about-git (accessed Feb. 06, 2024).</w:t>
      </w:r>
    </w:p>
    <w:p w14:paraId="67C9F3F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1]</w:t>
      </w:r>
      <w:r w:rsidRPr="00165BA6">
        <w:rPr>
          <w:noProof/>
          <w:lang w:val="en-US"/>
        </w:rPr>
        <w:tab/>
        <w:t>“Introduction to the Keras Tuner.” https://www.tensorflow.org/tutorials/keras/keras_tuner (accessed Feb. 15, 2024).</w:t>
      </w:r>
    </w:p>
    <w:p w14:paraId="49A23EA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2]</w:t>
      </w:r>
      <w:r w:rsidRPr="00165BA6">
        <w:rPr>
          <w:noProof/>
          <w:lang w:val="en-US"/>
        </w:rPr>
        <w:tab/>
        <w:t>“Keras FAQ.” https://keras.io/getting_started/faq/# (accessed Feb. 15, 2024).</w:t>
      </w:r>
    </w:p>
    <w:p w14:paraId="704B3FC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3]</w:t>
      </w:r>
      <w:r w:rsidRPr="00165BA6">
        <w:rPr>
          <w:noProof/>
          <w:lang w:val="en-US"/>
        </w:rPr>
        <w:tab/>
        <w:t xml:space="preserve">“The base Tuner class.” https://keras.io/api/keras_tuner/tuners/base_tuner/ </w:t>
      </w:r>
      <w:r w:rsidRPr="00165BA6">
        <w:rPr>
          <w:noProof/>
          <w:lang w:val="en-US"/>
        </w:rPr>
        <w:lastRenderedPageBreak/>
        <w:t>(accessed Feb. 15, 2024).</w:t>
      </w:r>
    </w:p>
    <w:p w14:paraId="11DB63D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4]</w:t>
      </w:r>
      <w:r w:rsidRPr="00165BA6">
        <w:rPr>
          <w:noProof/>
          <w:lang w:val="en-US"/>
        </w:rPr>
        <w:tab/>
        <w:t xml:space="preserve">W. Rüdiger and J. Hipp, “CRISP-DM : Towards a Standard Process Model for Data Mining,” </w:t>
      </w:r>
      <w:r w:rsidRPr="00165BA6">
        <w:rPr>
          <w:i/>
          <w:iCs/>
          <w:noProof/>
          <w:lang w:val="en-US"/>
        </w:rPr>
        <w:t>Proc. Fourth Int. Conf. Pract. Appl. Knowl. Discov. Data Min.</w:t>
      </w:r>
      <w:r w:rsidRPr="00165BA6">
        <w:rPr>
          <w:noProof/>
          <w:lang w:val="en-US"/>
        </w:rPr>
        <w:t>, no. 24959, pp. 29–39, 2000.</w:t>
      </w:r>
    </w:p>
    <w:p w14:paraId="28928E05" w14:textId="77777777" w:rsidR="007974A2" w:rsidRPr="007974A2" w:rsidRDefault="007974A2" w:rsidP="007974A2">
      <w:pPr>
        <w:widowControl w:val="0"/>
        <w:autoSpaceDE w:val="0"/>
        <w:autoSpaceDN w:val="0"/>
        <w:adjustRightInd w:val="0"/>
        <w:ind w:left="640" w:hanging="640"/>
        <w:rPr>
          <w:noProof/>
        </w:rPr>
      </w:pPr>
      <w:r w:rsidRPr="007974A2">
        <w:rPr>
          <w:noProof/>
        </w:rPr>
        <w:t>[35]</w:t>
      </w:r>
      <w:r w:rsidRPr="007974A2">
        <w:rPr>
          <w:noProof/>
        </w:rPr>
        <w:tab/>
        <w:t>“[UA] Información sobre las agrupaciones de canales.” https://support.google.com/analytics/answer/6010097 (accessed Feb. 07, 2024).</w:t>
      </w:r>
    </w:p>
    <w:p w14:paraId="195F17E8" w14:textId="77777777" w:rsidR="007974A2" w:rsidRPr="007974A2" w:rsidRDefault="007974A2" w:rsidP="007974A2">
      <w:pPr>
        <w:widowControl w:val="0"/>
        <w:autoSpaceDE w:val="0"/>
        <w:autoSpaceDN w:val="0"/>
        <w:adjustRightInd w:val="0"/>
        <w:ind w:left="640" w:hanging="640"/>
        <w:rPr>
          <w:noProof/>
        </w:rPr>
      </w:pPr>
      <w:r w:rsidRPr="007974A2">
        <w:rPr>
          <w:noProof/>
        </w:rPr>
        <w:t>[36]</w:t>
      </w:r>
      <w:r w:rsidRPr="007974A2">
        <w:rPr>
          <w:noProof/>
        </w:rPr>
        <w:tab/>
        <w:t>“[GA4] Informe ‘Detalles de la tecnología.’” https://support.google.com/analytics/answer/12980150 (accessed Feb. 07, 2023).</w:t>
      </w:r>
    </w:p>
    <w:p w14:paraId="7024DAB2" w14:textId="77777777" w:rsidR="007974A2" w:rsidRPr="007974A2" w:rsidRDefault="007974A2" w:rsidP="007974A2">
      <w:pPr>
        <w:widowControl w:val="0"/>
        <w:autoSpaceDE w:val="0"/>
        <w:autoSpaceDN w:val="0"/>
        <w:adjustRightInd w:val="0"/>
        <w:ind w:left="640" w:hanging="640"/>
        <w:rPr>
          <w:noProof/>
        </w:rPr>
      </w:pPr>
      <w:r w:rsidRPr="007974A2">
        <w:rPr>
          <w:noProof/>
        </w:rPr>
        <w:t>[37]</w:t>
      </w:r>
      <w:r w:rsidRPr="007974A2">
        <w:rPr>
          <w:noProof/>
        </w:rPr>
        <w:tab/>
        <w:t>“[UA→GA4] Diferencias entre los datos de Universal Analytics y Google Analytics 4.” https://support.google.com/analytics/answer/9964640 (accessed Feb. 10, 2024).</w:t>
      </w:r>
    </w:p>
    <w:p w14:paraId="3E6AD632" w14:textId="70D61D5D" w:rsidR="00C016C7" w:rsidRPr="00605890" w:rsidRDefault="008B2A42" w:rsidP="00C016C7">
      <w:ins w:id="59" w:author="enrique gauto sand" w:date="2022-10-07T17:52:00Z">
        <w:r>
          <w:rPr>
            <w:lang w:val="en-US"/>
          </w:rPr>
          <w:fldChar w:fldCharType="end"/>
        </w:r>
      </w:ins>
    </w:p>
    <w:p w14:paraId="18EB14AA" w14:textId="35AACAB3" w:rsidR="004833B4" w:rsidRPr="00605890" w:rsidRDefault="004833B4" w:rsidP="004833B4"/>
    <w:p w14:paraId="7F1AA20C" w14:textId="77777777" w:rsidR="004833B4" w:rsidRPr="00605890" w:rsidRDefault="004833B4" w:rsidP="004833B4"/>
    <w:p w14:paraId="5D527CDB" w14:textId="77777777" w:rsidR="002F2B1E" w:rsidRPr="00605890" w:rsidRDefault="002F2B1E" w:rsidP="005A39A9">
      <w:pPr>
        <w:tabs>
          <w:tab w:val="left" w:pos="5880"/>
        </w:tabs>
      </w:pPr>
    </w:p>
    <w:sectPr w:rsidR="002F2B1E" w:rsidRPr="00605890"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5BF1D7" w14:textId="77777777" w:rsidR="00E73373" w:rsidRDefault="00E73373" w:rsidP="00F83EC8">
      <w:r>
        <w:separator/>
      </w:r>
    </w:p>
  </w:endnote>
  <w:endnote w:type="continuationSeparator" w:id="0">
    <w:p w14:paraId="2CEAF0C8" w14:textId="77777777" w:rsidR="00E73373" w:rsidRDefault="00E73373"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0F7FB1" w:rsidRDefault="000F7FB1">
        <w:pPr>
          <w:pStyle w:val="Piedepgina"/>
          <w:jc w:val="center"/>
        </w:pPr>
        <w:r>
          <w:fldChar w:fldCharType="begin"/>
        </w:r>
        <w:r>
          <w:instrText>PAGE   \* MERGEFORMAT</w:instrText>
        </w:r>
        <w:r>
          <w:fldChar w:fldCharType="separate"/>
        </w:r>
        <w:r w:rsidR="009174CB">
          <w:rPr>
            <w:noProof/>
          </w:rPr>
          <w:t>6</w:t>
        </w:r>
        <w:r>
          <w:fldChar w:fldCharType="end"/>
        </w:r>
      </w:p>
    </w:sdtContent>
  </w:sdt>
  <w:p w14:paraId="63D41CAA" w14:textId="77777777" w:rsidR="000F7FB1" w:rsidRDefault="000F7FB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97D4D6" w14:textId="77777777" w:rsidR="00E73373" w:rsidRDefault="00E73373" w:rsidP="00F83EC8">
      <w:r>
        <w:separator/>
      </w:r>
    </w:p>
  </w:footnote>
  <w:footnote w:type="continuationSeparator" w:id="0">
    <w:p w14:paraId="7CFD0A46" w14:textId="77777777" w:rsidR="00E73373" w:rsidRDefault="00E73373"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51F5"/>
    <w:rsid w:val="000F5A9B"/>
    <w:rsid w:val="000F7FB1"/>
    <w:rsid w:val="00100AD0"/>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5BA6"/>
    <w:rsid w:val="00166821"/>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7C77"/>
    <w:rsid w:val="004004F8"/>
    <w:rsid w:val="00402B73"/>
    <w:rsid w:val="00402CFB"/>
    <w:rsid w:val="00406620"/>
    <w:rsid w:val="00407AE4"/>
    <w:rsid w:val="0041061F"/>
    <w:rsid w:val="00410C51"/>
    <w:rsid w:val="00412D77"/>
    <w:rsid w:val="00412E0D"/>
    <w:rsid w:val="00413CAF"/>
    <w:rsid w:val="00422F92"/>
    <w:rsid w:val="0043209F"/>
    <w:rsid w:val="00432874"/>
    <w:rsid w:val="00435A0D"/>
    <w:rsid w:val="00435F7F"/>
    <w:rsid w:val="00446BB1"/>
    <w:rsid w:val="00450354"/>
    <w:rsid w:val="0045107D"/>
    <w:rsid w:val="0045158A"/>
    <w:rsid w:val="00452EB7"/>
    <w:rsid w:val="004560D8"/>
    <w:rsid w:val="00456BA0"/>
    <w:rsid w:val="00456C78"/>
    <w:rsid w:val="00460128"/>
    <w:rsid w:val="00461A29"/>
    <w:rsid w:val="0046512A"/>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1196"/>
    <w:rsid w:val="005B34E7"/>
    <w:rsid w:val="005B47AF"/>
    <w:rsid w:val="005B66D5"/>
    <w:rsid w:val="005C1041"/>
    <w:rsid w:val="005E2A6A"/>
    <w:rsid w:val="005E390E"/>
    <w:rsid w:val="005E3AF6"/>
    <w:rsid w:val="005E4086"/>
    <w:rsid w:val="005E5236"/>
    <w:rsid w:val="005F348C"/>
    <w:rsid w:val="005F7EB6"/>
    <w:rsid w:val="006007E9"/>
    <w:rsid w:val="0060080C"/>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4383"/>
    <w:rsid w:val="00704A91"/>
    <w:rsid w:val="00704E49"/>
    <w:rsid w:val="007066CD"/>
    <w:rsid w:val="00706A87"/>
    <w:rsid w:val="00710D68"/>
    <w:rsid w:val="00715F65"/>
    <w:rsid w:val="00720630"/>
    <w:rsid w:val="00721D5D"/>
    <w:rsid w:val="00726E13"/>
    <w:rsid w:val="00727A74"/>
    <w:rsid w:val="00727DBD"/>
    <w:rsid w:val="00731528"/>
    <w:rsid w:val="007363D4"/>
    <w:rsid w:val="0074312A"/>
    <w:rsid w:val="00743FEF"/>
    <w:rsid w:val="00745CF4"/>
    <w:rsid w:val="0074609F"/>
    <w:rsid w:val="00746E92"/>
    <w:rsid w:val="007655C8"/>
    <w:rsid w:val="00765F7A"/>
    <w:rsid w:val="007668D7"/>
    <w:rsid w:val="007709C2"/>
    <w:rsid w:val="00786E2B"/>
    <w:rsid w:val="00794022"/>
    <w:rsid w:val="007974A2"/>
    <w:rsid w:val="007A4535"/>
    <w:rsid w:val="007A6FF4"/>
    <w:rsid w:val="007A7E64"/>
    <w:rsid w:val="007B5951"/>
    <w:rsid w:val="007B613C"/>
    <w:rsid w:val="007B7446"/>
    <w:rsid w:val="007C0128"/>
    <w:rsid w:val="007C0253"/>
    <w:rsid w:val="007C0643"/>
    <w:rsid w:val="007C0BEA"/>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44"/>
    <w:rsid w:val="008628D6"/>
    <w:rsid w:val="00863B00"/>
    <w:rsid w:val="0087074D"/>
    <w:rsid w:val="00872587"/>
    <w:rsid w:val="008733BA"/>
    <w:rsid w:val="008769B0"/>
    <w:rsid w:val="00884F73"/>
    <w:rsid w:val="00885917"/>
    <w:rsid w:val="0088614E"/>
    <w:rsid w:val="00887728"/>
    <w:rsid w:val="00887EBF"/>
    <w:rsid w:val="008932AA"/>
    <w:rsid w:val="00893573"/>
    <w:rsid w:val="008A0CF1"/>
    <w:rsid w:val="008A184D"/>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4162"/>
    <w:rsid w:val="00924F07"/>
    <w:rsid w:val="00934771"/>
    <w:rsid w:val="009352FD"/>
    <w:rsid w:val="00940427"/>
    <w:rsid w:val="00943403"/>
    <w:rsid w:val="00950292"/>
    <w:rsid w:val="00954809"/>
    <w:rsid w:val="00957421"/>
    <w:rsid w:val="00957D70"/>
    <w:rsid w:val="00960A1C"/>
    <w:rsid w:val="009611D7"/>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56D5"/>
    <w:rsid w:val="009E79F5"/>
    <w:rsid w:val="009F20E4"/>
    <w:rsid w:val="009F2CA3"/>
    <w:rsid w:val="009F6452"/>
    <w:rsid w:val="009F65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70D62"/>
    <w:rsid w:val="00A710BD"/>
    <w:rsid w:val="00A72718"/>
    <w:rsid w:val="00A77175"/>
    <w:rsid w:val="00A839DC"/>
    <w:rsid w:val="00A84671"/>
    <w:rsid w:val="00A8753D"/>
    <w:rsid w:val="00AA2A7C"/>
    <w:rsid w:val="00AA3EC6"/>
    <w:rsid w:val="00AB2566"/>
    <w:rsid w:val="00AB4BD9"/>
    <w:rsid w:val="00AB530C"/>
    <w:rsid w:val="00AC2A53"/>
    <w:rsid w:val="00AC45CB"/>
    <w:rsid w:val="00AC5186"/>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62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3C0C"/>
    <w:rsid w:val="00C27538"/>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2963"/>
    <w:rsid w:val="00CA3640"/>
    <w:rsid w:val="00CA6CBF"/>
    <w:rsid w:val="00CB14F6"/>
    <w:rsid w:val="00CD045F"/>
    <w:rsid w:val="00CD21AE"/>
    <w:rsid w:val="00CD5D8B"/>
    <w:rsid w:val="00CD7FDC"/>
    <w:rsid w:val="00D01FB5"/>
    <w:rsid w:val="00D0645B"/>
    <w:rsid w:val="00D10150"/>
    <w:rsid w:val="00D11644"/>
    <w:rsid w:val="00D155C2"/>
    <w:rsid w:val="00D17FCD"/>
    <w:rsid w:val="00D42C24"/>
    <w:rsid w:val="00D44BD5"/>
    <w:rsid w:val="00D44C3A"/>
    <w:rsid w:val="00D46505"/>
    <w:rsid w:val="00D46F85"/>
    <w:rsid w:val="00D5063C"/>
    <w:rsid w:val="00D51D3E"/>
    <w:rsid w:val="00D55110"/>
    <w:rsid w:val="00D55889"/>
    <w:rsid w:val="00D6569F"/>
    <w:rsid w:val="00D679C4"/>
    <w:rsid w:val="00D76A1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1EB"/>
    <w:rsid w:val="00DD73A5"/>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73373"/>
    <w:rsid w:val="00E806DF"/>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C557F"/>
    <w:rsid w:val="00ED4E24"/>
    <w:rsid w:val="00ED685B"/>
    <w:rsid w:val="00EE4A4B"/>
    <w:rsid w:val="00EF1635"/>
    <w:rsid w:val="00EF2F3A"/>
    <w:rsid w:val="00EF38E4"/>
    <w:rsid w:val="00EF51CE"/>
    <w:rsid w:val="00EF5A62"/>
    <w:rsid w:val="00F0136D"/>
    <w:rsid w:val="00F01468"/>
    <w:rsid w:val="00F02965"/>
    <w:rsid w:val="00F16336"/>
    <w:rsid w:val="00F30E46"/>
    <w:rsid w:val="00F35368"/>
    <w:rsid w:val="00F369D7"/>
    <w:rsid w:val="00F50FC7"/>
    <w:rsid w:val="00F5260B"/>
    <w:rsid w:val="00F56529"/>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hyperlink" Target="https://editorial.unam.edu.ar/" TargetMode="External"/><Relationship Id="rId18" Type="http://schemas.openxmlformats.org/officeDocument/2006/relationships/hyperlink" Target="https://unam.edu.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nam.edu.ar/" TargetMode="External"/><Relationship Id="rId7" Type="http://schemas.openxmlformats.org/officeDocument/2006/relationships/endnotes" Target="endnotes.xml"/><Relationship Id="rId12" Type="http://schemas.openxmlformats.org/officeDocument/2006/relationships/hyperlink" Target="https://unam.edu.ar/" TargetMode="External"/><Relationship Id="rId17" Type="http://schemas.openxmlformats.org/officeDocument/2006/relationships/hyperlink" Target="https://transmedia.unam.edu.ar/"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ditorial.unam.edu.ar/" TargetMode="External"/><Relationship Id="rId20" Type="http://schemas.openxmlformats.org/officeDocument/2006/relationships/hyperlink" Target="https://transmedia.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unam.edu.ar/" TargetMode="External"/><Relationship Id="rId23" Type="http://schemas.openxmlformats.org/officeDocument/2006/relationships/footer" Target="footer1.xml"/><Relationship Id="rId10" Type="http://schemas.openxmlformats.org/officeDocument/2006/relationships/hyperlink" Target="https://transmedia.unam.edu.ar/" TargetMode="External"/><Relationship Id="rId19" Type="http://schemas.openxmlformats.org/officeDocument/2006/relationships/hyperlink" Target="https://editorial.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transmedia.unam.edu.ar/" TargetMode="External"/><Relationship Id="rId22" Type="http://schemas.openxmlformats.org/officeDocument/2006/relationships/hyperlink" Target="https://transmedia.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B7676-6A6F-4714-A493-C0872CA4E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1</TotalTime>
  <Pages>28</Pages>
  <Words>23245</Words>
  <Characters>127852</Characters>
  <Application>Microsoft Office Word</Application>
  <DocSecurity>0</DocSecurity>
  <Lines>1065</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7</cp:revision>
  <dcterms:created xsi:type="dcterms:W3CDTF">2021-11-16T12:19:00Z</dcterms:created>
  <dcterms:modified xsi:type="dcterms:W3CDTF">2024-02-29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